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18512062"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3089281"/>
      <w:r w:rsidRPr="00984DDF">
        <w:lastRenderedPageBreak/>
        <w:t>Abstract</w:t>
      </w:r>
      <w:bookmarkEnd w:id="0"/>
    </w:p>
    <w:p w14:paraId="594F81D7" w14:textId="77777777" w:rsidR="002A583A" w:rsidRPr="00984DDF" w:rsidRDefault="000910E1" w:rsidP="00476CBF">
      <w:pPr>
        <w:tabs>
          <w:tab w:val="left" w:pos="7779"/>
        </w:tabs>
        <w:spacing w:before="120"/>
        <w:ind w:left="557"/>
        <w:jc w:val="both"/>
        <w:rPr>
          <w:b/>
        </w:rPr>
      </w:pPr>
      <w:r w:rsidRPr="00984DDF">
        <w:rPr>
          <w:b/>
        </w:rPr>
        <w:t>GitHub:</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190ACDDE" w14:textId="10A3F3DF" w:rsidR="00865BBA"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3089281" w:history="1">
            <w:r w:rsidR="00865BBA" w:rsidRPr="00E32D88">
              <w:rPr>
                <w:rStyle w:val="Hyperlink"/>
                <w:noProof/>
              </w:rPr>
              <w:t>Abstract</w:t>
            </w:r>
            <w:r w:rsidR="00865BBA">
              <w:rPr>
                <w:noProof/>
                <w:webHidden/>
              </w:rPr>
              <w:tab/>
            </w:r>
            <w:r w:rsidR="00865BBA">
              <w:rPr>
                <w:noProof/>
                <w:webHidden/>
              </w:rPr>
              <w:fldChar w:fldCharType="begin"/>
            </w:r>
            <w:r w:rsidR="00865BBA">
              <w:rPr>
                <w:noProof/>
                <w:webHidden/>
              </w:rPr>
              <w:instrText xml:space="preserve"> PAGEREF _Toc173089281 \h </w:instrText>
            </w:r>
            <w:r w:rsidR="00865BBA">
              <w:rPr>
                <w:noProof/>
                <w:webHidden/>
              </w:rPr>
            </w:r>
            <w:r w:rsidR="00865BBA">
              <w:rPr>
                <w:noProof/>
                <w:webHidden/>
              </w:rPr>
              <w:fldChar w:fldCharType="separate"/>
            </w:r>
            <w:r w:rsidR="00893E36">
              <w:rPr>
                <w:noProof/>
                <w:webHidden/>
              </w:rPr>
              <w:t>2</w:t>
            </w:r>
            <w:r w:rsidR="00865BBA">
              <w:rPr>
                <w:noProof/>
                <w:webHidden/>
              </w:rPr>
              <w:fldChar w:fldCharType="end"/>
            </w:r>
          </w:hyperlink>
        </w:p>
        <w:p w14:paraId="4E8877DE" w14:textId="6B9F4098"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2" w:history="1">
            <w:r w:rsidR="00865BBA" w:rsidRPr="00E32D88">
              <w:rPr>
                <w:rStyle w:val="Hyperlink"/>
                <w:noProof/>
              </w:rPr>
              <w:t>Abbreviations</w:t>
            </w:r>
            <w:r w:rsidR="00865BBA">
              <w:rPr>
                <w:noProof/>
                <w:webHidden/>
              </w:rPr>
              <w:tab/>
            </w:r>
            <w:r w:rsidR="00865BBA">
              <w:rPr>
                <w:noProof/>
                <w:webHidden/>
              </w:rPr>
              <w:fldChar w:fldCharType="begin"/>
            </w:r>
            <w:r w:rsidR="00865BBA">
              <w:rPr>
                <w:noProof/>
                <w:webHidden/>
              </w:rPr>
              <w:instrText xml:space="preserve"> PAGEREF _Toc173089282 \h </w:instrText>
            </w:r>
            <w:r w:rsidR="00865BBA">
              <w:rPr>
                <w:noProof/>
                <w:webHidden/>
              </w:rPr>
            </w:r>
            <w:r w:rsidR="00865BBA">
              <w:rPr>
                <w:noProof/>
                <w:webHidden/>
              </w:rPr>
              <w:fldChar w:fldCharType="separate"/>
            </w:r>
            <w:r w:rsidR="00893E36">
              <w:rPr>
                <w:noProof/>
                <w:webHidden/>
              </w:rPr>
              <w:t>5</w:t>
            </w:r>
            <w:r w:rsidR="00865BBA">
              <w:rPr>
                <w:noProof/>
                <w:webHidden/>
              </w:rPr>
              <w:fldChar w:fldCharType="end"/>
            </w:r>
          </w:hyperlink>
        </w:p>
        <w:p w14:paraId="646B5EA8" w14:textId="191AAA1E"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3" w:history="1">
            <w:r w:rsidR="00865BBA" w:rsidRPr="00E32D88">
              <w:rPr>
                <w:rStyle w:val="Hyperlink"/>
                <w:noProof/>
              </w:rPr>
              <w:t>Figures</w:t>
            </w:r>
            <w:r w:rsidR="00865BBA">
              <w:rPr>
                <w:noProof/>
                <w:webHidden/>
              </w:rPr>
              <w:tab/>
            </w:r>
            <w:r w:rsidR="00865BBA">
              <w:rPr>
                <w:noProof/>
                <w:webHidden/>
              </w:rPr>
              <w:fldChar w:fldCharType="begin"/>
            </w:r>
            <w:r w:rsidR="00865BBA">
              <w:rPr>
                <w:noProof/>
                <w:webHidden/>
              </w:rPr>
              <w:instrText xml:space="preserve"> PAGEREF _Toc173089283 \h </w:instrText>
            </w:r>
            <w:r w:rsidR="00865BBA">
              <w:rPr>
                <w:noProof/>
                <w:webHidden/>
              </w:rPr>
            </w:r>
            <w:r w:rsidR="00865BBA">
              <w:rPr>
                <w:noProof/>
                <w:webHidden/>
              </w:rPr>
              <w:fldChar w:fldCharType="separate"/>
            </w:r>
            <w:r w:rsidR="00893E36">
              <w:rPr>
                <w:noProof/>
                <w:webHidden/>
              </w:rPr>
              <w:t>6</w:t>
            </w:r>
            <w:r w:rsidR="00865BBA">
              <w:rPr>
                <w:noProof/>
                <w:webHidden/>
              </w:rPr>
              <w:fldChar w:fldCharType="end"/>
            </w:r>
          </w:hyperlink>
        </w:p>
        <w:p w14:paraId="061B392A" w14:textId="3D794788"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4" w:history="1">
            <w:r w:rsidR="00865BBA" w:rsidRPr="00E32D88">
              <w:rPr>
                <w:rStyle w:val="Hyperlink"/>
                <w:noProof/>
              </w:rPr>
              <w:t>Tables</w:t>
            </w:r>
            <w:r w:rsidR="00865BBA">
              <w:rPr>
                <w:noProof/>
                <w:webHidden/>
              </w:rPr>
              <w:tab/>
            </w:r>
            <w:r w:rsidR="00865BBA">
              <w:rPr>
                <w:noProof/>
                <w:webHidden/>
              </w:rPr>
              <w:fldChar w:fldCharType="begin"/>
            </w:r>
            <w:r w:rsidR="00865BBA">
              <w:rPr>
                <w:noProof/>
                <w:webHidden/>
              </w:rPr>
              <w:instrText xml:space="preserve"> PAGEREF _Toc173089284 \h </w:instrText>
            </w:r>
            <w:r w:rsidR="00865BBA">
              <w:rPr>
                <w:noProof/>
                <w:webHidden/>
              </w:rPr>
            </w:r>
            <w:r w:rsidR="00865BBA">
              <w:rPr>
                <w:noProof/>
                <w:webHidden/>
              </w:rPr>
              <w:fldChar w:fldCharType="separate"/>
            </w:r>
            <w:r w:rsidR="00893E36">
              <w:rPr>
                <w:noProof/>
                <w:webHidden/>
              </w:rPr>
              <w:t>7</w:t>
            </w:r>
            <w:r w:rsidR="00865BBA">
              <w:rPr>
                <w:noProof/>
                <w:webHidden/>
              </w:rPr>
              <w:fldChar w:fldCharType="end"/>
            </w:r>
          </w:hyperlink>
        </w:p>
        <w:p w14:paraId="5D6CA379" w14:textId="2D23BE53"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5" w:history="1">
            <w:r w:rsidR="00865BBA" w:rsidRPr="00E32D88">
              <w:rPr>
                <w:rStyle w:val="Hyperlink"/>
                <w:noProof/>
                <w:lang w:val="en-US"/>
              </w:rPr>
              <w:t>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Introduction</w:t>
            </w:r>
            <w:r w:rsidR="00865BBA">
              <w:rPr>
                <w:noProof/>
                <w:webHidden/>
              </w:rPr>
              <w:tab/>
            </w:r>
            <w:r w:rsidR="00865BBA">
              <w:rPr>
                <w:noProof/>
                <w:webHidden/>
              </w:rPr>
              <w:fldChar w:fldCharType="begin"/>
            </w:r>
            <w:r w:rsidR="00865BBA">
              <w:rPr>
                <w:noProof/>
                <w:webHidden/>
              </w:rPr>
              <w:instrText xml:space="preserve"> PAGEREF _Toc173089285 \h </w:instrText>
            </w:r>
            <w:r w:rsidR="00865BBA">
              <w:rPr>
                <w:noProof/>
                <w:webHidden/>
              </w:rPr>
            </w:r>
            <w:r w:rsidR="00865BBA">
              <w:rPr>
                <w:noProof/>
                <w:webHidden/>
              </w:rPr>
              <w:fldChar w:fldCharType="separate"/>
            </w:r>
            <w:r w:rsidR="00893E36">
              <w:rPr>
                <w:noProof/>
                <w:webHidden/>
              </w:rPr>
              <w:t>8</w:t>
            </w:r>
            <w:r w:rsidR="00865BBA">
              <w:rPr>
                <w:noProof/>
                <w:webHidden/>
              </w:rPr>
              <w:fldChar w:fldCharType="end"/>
            </w:r>
          </w:hyperlink>
        </w:p>
        <w:p w14:paraId="2BC84109" w14:textId="49A89F4B"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6" w:history="1">
            <w:r w:rsidR="00865BBA" w:rsidRPr="00E32D88">
              <w:rPr>
                <w:rStyle w:val="Hyperlink"/>
                <w:bCs/>
                <w:noProof/>
                <w:spacing w:val="-2"/>
                <w:lang w:val="en-US"/>
              </w:rPr>
              <w:t>1.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Motivation</w:t>
            </w:r>
            <w:r w:rsidR="00865BBA">
              <w:rPr>
                <w:noProof/>
                <w:webHidden/>
              </w:rPr>
              <w:tab/>
            </w:r>
            <w:r w:rsidR="00865BBA">
              <w:rPr>
                <w:noProof/>
                <w:webHidden/>
              </w:rPr>
              <w:fldChar w:fldCharType="begin"/>
            </w:r>
            <w:r w:rsidR="00865BBA">
              <w:rPr>
                <w:noProof/>
                <w:webHidden/>
              </w:rPr>
              <w:instrText xml:space="preserve"> PAGEREF _Toc173089286 \h </w:instrText>
            </w:r>
            <w:r w:rsidR="00865BBA">
              <w:rPr>
                <w:noProof/>
                <w:webHidden/>
              </w:rPr>
            </w:r>
            <w:r w:rsidR="00865BBA">
              <w:rPr>
                <w:noProof/>
                <w:webHidden/>
              </w:rPr>
              <w:fldChar w:fldCharType="separate"/>
            </w:r>
            <w:r w:rsidR="00893E36">
              <w:rPr>
                <w:noProof/>
                <w:webHidden/>
              </w:rPr>
              <w:t>8</w:t>
            </w:r>
            <w:r w:rsidR="00865BBA">
              <w:rPr>
                <w:noProof/>
                <w:webHidden/>
              </w:rPr>
              <w:fldChar w:fldCharType="end"/>
            </w:r>
          </w:hyperlink>
        </w:p>
        <w:p w14:paraId="3C73B536" w14:textId="779B2B56"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7" w:history="1">
            <w:r w:rsidR="00865BBA" w:rsidRPr="00E32D88">
              <w:rPr>
                <w:rStyle w:val="Hyperlink"/>
                <w:bCs/>
                <w:noProof/>
                <w:spacing w:val="-2"/>
                <w:lang w:val="en-US"/>
              </w:rPr>
              <w:t>1.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Research Objectives</w:t>
            </w:r>
            <w:r w:rsidR="00865BBA">
              <w:rPr>
                <w:noProof/>
                <w:webHidden/>
              </w:rPr>
              <w:tab/>
            </w:r>
            <w:r w:rsidR="00865BBA">
              <w:rPr>
                <w:noProof/>
                <w:webHidden/>
              </w:rPr>
              <w:fldChar w:fldCharType="begin"/>
            </w:r>
            <w:r w:rsidR="00865BBA">
              <w:rPr>
                <w:noProof/>
                <w:webHidden/>
              </w:rPr>
              <w:instrText xml:space="preserve"> PAGEREF _Toc173089287 \h </w:instrText>
            </w:r>
            <w:r w:rsidR="00865BBA">
              <w:rPr>
                <w:noProof/>
                <w:webHidden/>
              </w:rPr>
            </w:r>
            <w:r w:rsidR="00865BBA">
              <w:rPr>
                <w:noProof/>
                <w:webHidden/>
              </w:rPr>
              <w:fldChar w:fldCharType="separate"/>
            </w:r>
            <w:r w:rsidR="00893E36">
              <w:rPr>
                <w:noProof/>
                <w:webHidden/>
              </w:rPr>
              <w:t>9</w:t>
            </w:r>
            <w:r w:rsidR="00865BBA">
              <w:rPr>
                <w:noProof/>
                <w:webHidden/>
              </w:rPr>
              <w:fldChar w:fldCharType="end"/>
            </w:r>
          </w:hyperlink>
        </w:p>
        <w:p w14:paraId="3DFBA246" w14:textId="57A8A2B6"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8" w:history="1">
            <w:r w:rsidR="00865BBA" w:rsidRPr="00E32D88">
              <w:rPr>
                <w:rStyle w:val="Hyperlink"/>
                <w:bCs/>
                <w:noProof/>
                <w:spacing w:val="-2"/>
                <w:lang w:val="en-US"/>
              </w:rPr>
              <w:t>1.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Thesis Overview</w:t>
            </w:r>
            <w:r w:rsidR="00865BBA">
              <w:rPr>
                <w:noProof/>
                <w:webHidden/>
              </w:rPr>
              <w:tab/>
            </w:r>
            <w:r w:rsidR="00865BBA">
              <w:rPr>
                <w:noProof/>
                <w:webHidden/>
              </w:rPr>
              <w:fldChar w:fldCharType="begin"/>
            </w:r>
            <w:r w:rsidR="00865BBA">
              <w:rPr>
                <w:noProof/>
                <w:webHidden/>
              </w:rPr>
              <w:instrText xml:space="preserve"> PAGEREF _Toc173089288 \h </w:instrText>
            </w:r>
            <w:r w:rsidR="00865BBA">
              <w:rPr>
                <w:noProof/>
                <w:webHidden/>
              </w:rPr>
            </w:r>
            <w:r w:rsidR="00865BBA">
              <w:rPr>
                <w:noProof/>
                <w:webHidden/>
              </w:rPr>
              <w:fldChar w:fldCharType="separate"/>
            </w:r>
            <w:r w:rsidR="00893E36">
              <w:rPr>
                <w:noProof/>
                <w:webHidden/>
              </w:rPr>
              <w:t>9</w:t>
            </w:r>
            <w:r w:rsidR="00865BBA">
              <w:rPr>
                <w:noProof/>
                <w:webHidden/>
              </w:rPr>
              <w:fldChar w:fldCharType="end"/>
            </w:r>
          </w:hyperlink>
        </w:p>
        <w:p w14:paraId="798D201B" w14:textId="21037F49"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9" w:history="1">
            <w:r w:rsidR="00865BBA" w:rsidRPr="00E32D88">
              <w:rPr>
                <w:rStyle w:val="Hyperlink"/>
                <w:noProof/>
                <w:lang w:val="en-US"/>
              </w:rPr>
              <w:t>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Background</w:t>
            </w:r>
            <w:r w:rsidR="00865BBA">
              <w:rPr>
                <w:noProof/>
                <w:webHidden/>
              </w:rPr>
              <w:tab/>
            </w:r>
            <w:r w:rsidR="00865BBA">
              <w:rPr>
                <w:noProof/>
                <w:webHidden/>
              </w:rPr>
              <w:fldChar w:fldCharType="begin"/>
            </w:r>
            <w:r w:rsidR="00865BBA">
              <w:rPr>
                <w:noProof/>
                <w:webHidden/>
              </w:rPr>
              <w:instrText xml:space="preserve"> PAGEREF _Toc173089289 \h </w:instrText>
            </w:r>
            <w:r w:rsidR="00865BBA">
              <w:rPr>
                <w:noProof/>
                <w:webHidden/>
              </w:rPr>
            </w:r>
            <w:r w:rsidR="00865BBA">
              <w:rPr>
                <w:noProof/>
                <w:webHidden/>
              </w:rPr>
              <w:fldChar w:fldCharType="separate"/>
            </w:r>
            <w:r w:rsidR="00893E36">
              <w:rPr>
                <w:noProof/>
                <w:webHidden/>
              </w:rPr>
              <w:t>9</w:t>
            </w:r>
            <w:r w:rsidR="00865BBA">
              <w:rPr>
                <w:noProof/>
                <w:webHidden/>
              </w:rPr>
              <w:fldChar w:fldCharType="end"/>
            </w:r>
          </w:hyperlink>
        </w:p>
        <w:p w14:paraId="3615B35B" w14:textId="3AC704E8"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0" w:history="1">
            <w:r w:rsidR="00865BBA" w:rsidRPr="00E32D88">
              <w:rPr>
                <w:rStyle w:val="Hyperlink"/>
                <w:bCs/>
                <w:noProof/>
                <w:spacing w:val="-2"/>
                <w:lang w:val="en-US"/>
              </w:rPr>
              <w:t>2.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What is Federated Learning</w:t>
            </w:r>
            <w:r w:rsidR="00865BBA">
              <w:rPr>
                <w:noProof/>
                <w:webHidden/>
              </w:rPr>
              <w:tab/>
            </w:r>
            <w:r w:rsidR="00865BBA">
              <w:rPr>
                <w:noProof/>
                <w:webHidden/>
              </w:rPr>
              <w:fldChar w:fldCharType="begin"/>
            </w:r>
            <w:r w:rsidR="00865BBA">
              <w:rPr>
                <w:noProof/>
                <w:webHidden/>
              </w:rPr>
              <w:instrText xml:space="preserve"> PAGEREF _Toc173089290 \h </w:instrText>
            </w:r>
            <w:r w:rsidR="00865BBA">
              <w:rPr>
                <w:noProof/>
                <w:webHidden/>
              </w:rPr>
            </w:r>
            <w:r w:rsidR="00865BBA">
              <w:rPr>
                <w:noProof/>
                <w:webHidden/>
              </w:rPr>
              <w:fldChar w:fldCharType="separate"/>
            </w:r>
            <w:r w:rsidR="00893E36">
              <w:rPr>
                <w:noProof/>
                <w:webHidden/>
              </w:rPr>
              <w:t>9</w:t>
            </w:r>
            <w:r w:rsidR="00865BBA">
              <w:rPr>
                <w:noProof/>
                <w:webHidden/>
              </w:rPr>
              <w:fldChar w:fldCharType="end"/>
            </w:r>
          </w:hyperlink>
        </w:p>
        <w:p w14:paraId="798E7429" w14:textId="1CC3040A"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1" w:history="1">
            <w:r w:rsidR="00865BBA" w:rsidRPr="00E32D88">
              <w:rPr>
                <w:rStyle w:val="Hyperlink"/>
                <w:bCs/>
                <w:noProof/>
                <w:spacing w:val="-2"/>
                <w:lang w:val="en-US"/>
              </w:rPr>
              <w:t>2.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Classification Based on Client Nature</w:t>
            </w:r>
            <w:r w:rsidR="00865BBA">
              <w:rPr>
                <w:noProof/>
                <w:webHidden/>
              </w:rPr>
              <w:tab/>
            </w:r>
            <w:r w:rsidR="00865BBA">
              <w:rPr>
                <w:noProof/>
                <w:webHidden/>
              </w:rPr>
              <w:fldChar w:fldCharType="begin"/>
            </w:r>
            <w:r w:rsidR="00865BBA">
              <w:rPr>
                <w:noProof/>
                <w:webHidden/>
              </w:rPr>
              <w:instrText xml:space="preserve"> PAGEREF _Toc173089291 \h </w:instrText>
            </w:r>
            <w:r w:rsidR="00865BBA">
              <w:rPr>
                <w:noProof/>
                <w:webHidden/>
              </w:rPr>
            </w:r>
            <w:r w:rsidR="00865BBA">
              <w:rPr>
                <w:noProof/>
                <w:webHidden/>
              </w:rPr>
              <w:fldChar w:fldCharType="separate"/>
            </w:r>
            <w:r w:rsidR="00893E36">
              <w:rPr>
                <w:noProof/>
                <w:webHidden/>
              </w:rPr>
              <w:t>10</w:t>
            </w:r>
            <w:r w:rsidR="00865BBA">
              <w:rPr>
                <w:noProof/>
                <w:webHidden/>
              </w:rPr>
              <w:fldChar w:fldCharType="end"/>
            </w:r>
          </w:hyperlink>
        </w:p>
        <w:p w14:paraId="690B3B62" w14:textId="191F56FB"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2" w:history="1">
            <w:r w:rsidR="00865BBA" w:rsidRPr="00E32D88">
              <w:rPr>
                <w:rStyle w:val="Hyperlink"/>
                <w:rFonts w:eastAsia="Calibri" w:cs="Calibri"/>
                <w:bCs/>
                <w:noProof/>
                <w:spacing w:val="-2"/>
                <w:lang w:val="en-US"/>
              </w:rPr>
              <w:t>2.2.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ross-device</w:t>
            </w:r>
            <w:r w:rsidR="00865BBA">
              <w:rPr>
                <w:noProof/>
                <w:webHidden/>
              </w:rPr>
              <w:tab/>
            </w:r>
            <w:r w:rsidR="00865BBA">
              <w:rPr>
                <w:noProof/>
                <w:webHidden/>
              </w:rPr>
              <w:fldChar w:fldCharType="begin"/>
            </w:r>
            <w:r w:rsidR="00865BBA">
              <w:rPr>
                <w:noProof/>
                <w:webHidden/>
              </w:rPr>
              <w:instrText xml:space="preserve"> PAGEREF _Toc173089292 \h </w:instrText>
            </w:r>
            <w:r w:rsidR="00865BBA">
              <w:rPr>
                <w:noProof/>
                <w:webHidden/>
              </w:rPr>
            </w:r>
            <w:r w:rsidR="00865BBA">
              <w:rPr>
                <w:noProof/>
                <w:webHidden/>
              </w:rPr>
              <w:fldChar w:fldCharType="separate"/>
            </w:r>
            <w:r w:rsidR="00893E36">
              <w:rPr>
                <w:noProof/>
                <w:webHidden/>
              </w:rPr>
              <w:t>10</w:t>
            </w:r>
            <w:r w:rsidR="00865BBA">
              <w:rPr>
                <w:noProof/>
                <w:webHidden/>
              </w:rPr>
              <w:fldChar w:fldCharType="end"/>
            </w:r>
          </w:hyperlink>
        </w:p>
        <w:p w14:paraId="6EF20D6B" w14:textId="79CA8D8C"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3" w:history="1">
            <w:r w:rsidR="00865BBA" w:rsidRPr="00E32D88">
              <w:rPr>
                <w:rStyle w:val="Hyperlink"/>
                <w:rFonts w:eastAsia="Calibri" w:cs="Calibri"/>
                <w:bCs/>
                <w:noProof/>
                <w:spacing w:val="-2"/>
                <w:lang w:val="en-US"/>
              </w:rPr>
              <w:t>2.2.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ross-silo</w:t>
            </w:r>
            <w:r w:rsidR="00865BBA">
              <w:rPr>
                <w:noProof/>
                <w:webHidden/>
              </w:rPr>
              <w:tab/>
            </w:r>
            <w:r w:rsidR="00865BBA">
              <w:rPr>
                <w:noProof/>
                <w:webHidden/>
              </w:rPr>
              <w:fldChar w:fldCharType="begin"/>
            </w:r>
            <w:r w:rsidR="00865BBA">
              <w:rPr>
                <w:noProof/>
                <w:webHidden/>
              </w:rPr>
              <w:instrText xml:space="preserve"> PAGEREF _Toc173089293 \h </w:instrText>
            </w:r>
            <w:r w:rsidR="00865BBA">
              <w:rPr>
                <w:noProof/>
                <w:webHidden/>
              </w:rPr>
            </w:r>
            <w:r w:rsidR="00865BBA">
              <w:rPr>
                <w:noProof/>
                <w:webHidden/>
              </w:rPr>
              <w:fldChar w:fldCharType="separate"/>
            </w:r>
            <w:r w:rsidR="00893E36">
              <w:rPr>
                <w:noProof/>
                <w:webHidden/>
              </w:rPr>
              <w:t>11</w:t>
            </w:r>
            <w:r w:rsidR="00865BBA">
              <w:rPr>
                <w:noProof/>
                <w:webHidden/>
              </w:rPr>
              <w:fldChar w:fldCharType="end"/>
            </w:r>
          </w:hyperlink>
        </w:p>
        <w:p w14:paraId="56F9B483" w14:textId="5FC53062"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4" w:history="1">
            <w:r w:rsidR="00865BBA" w:rsidRPr="00E32D88">
              <w:rPr>
                <w:rStyle w:val="Hyperlink"/>
                <w:bCs/>
                <w:noProof/>
                <w:spacing w:val="-2"/>
                <w:lang w:val="en-US"/>
              </w:rPr>
              <w:t>2.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Categorization of Federated Learning</w:t>
            </w:r>
            <w:r w:rsidR="00865BBA">
              <w:rPr>
                <w:noProof/>
                <w:webHidden/>
              </w:rPr>
              <w:tab/>
            </w:r>
            <w:r w:rsidR="00865BBA">
              <w:rPr>
                <w:noProof/>
                <w:webHidden/>
              </w:rPr>
              <w:fldChar w:fldCharType="begin"/>
            </w:r>
            <w:r w:rsidR="00865BBA">
              <w:rPr>
                <w:noProof/>
                <w:webHidden/>
              </w:rPr>
              <w:instrText xml:space="preserve"> PAGEREF _Toc173089294 \h </w:instrText>
            </w:r>
            <w:r w:rsidR="00865BBA">
              <w:rPr>
                <w:noProof/>
                <w:webHidden/>
              </w:rPr>
            </w:r>
            <w:r w:rsidR="00865BBA">
              <w:rPr>
                <w:noProof/>
                <w:webHidden/>
              </w:rPr>
              <w:fldChar w:fldCharType="separate"/>
            </w:r>
            <w:r w:rsidR="00893E36">
              <w:rPr>
                <w:noProof/>
                <w:webHidden/>
              </w:rPr>
              <w:t>11</w:t>
            </w:r>
            <w:r w:rsidR="00865BBA">
              <w:rPr>
                <w:noProof/>
                <w:webHidden/>
              </w:rPr>
              <w:fldChar w:fldCharType="end"/>
            </w:r>
          </w:hyperlink>
        </w:p>
        <w:p w14:paraId="448EDC22" w14:textId="20BFD556"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5" w:history="1">
            <w:r w:rsidR="00865BBA" w:rsidRPr="00E32D88">
              <w:rPr>
                <w:rStyle w:val="Hyperlink"/>
                <w:rFonts w:eastAsia="Calibri" w:cs="Calibri"/>
                <w:bCs/>
                <w:noProof/>
                <w:spacing w:val="-2"/>
                <w:lang w:val="en-US"/>
              </w:rPr>
              <w:t>2.3.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Horizontal Federated Learning</w:t>
            </w:r>
            <w:r w:rsidR="00865BBA">
              <w:rPr>
                <w:noProof/>
                <w:webHidden/>
              </w:rPr>
              <w:tab/>
            </w:r>
            <w:r w:rsidR="00865BBA">
              <w:rPr>
                <w:noProof/>
                <w:webHidden/>
              </w:rPr>
              <w:fldChar w:fldCharType="begin"/>
            </w:r>
            <w:r w:rsidR="00865BBA">
              <w:rPr>
                <w:noProof/>
                <w:webHidden/>
              </w:rPr>
              <w:instrText xml:space="preserve"> PAGEREF _Toc173089295 \h </w:instrText>
            </w:r>
            <w:r w:rsidR="00865BBA">
              <w:rPr>
                <w:noProof/>
                <w:webHidden/>
              </w:rPr>
            </w:r>
            <w:r w:rsidR="00865BBA">
              <w:rPr>
                <w:noProof/>
                <w:webHidden/>
              </w:rPr>
              <w:fldChar w:fldCharType="separate"/>
            </w:r>
            <w:r w:rsidR="00893E36">
              <w:rPr>
                <w:noProof/>
                <w:webHidden/>
              </w:rPr>
              <w:t>11</w:t>
            </w:r>
            <w:r w:rsidR="00865BBA">
              <w:rPr>
                <w:noProof/>
                <w:webHidden/>
              </w:rPr>
              <w:fldChar w:fldCharType="end"/>
            </w:r>
          </w:hyperlink>
        </w:p>
        <w:p w14:paraId="379FD653" w14:textId="056B536B"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6" w:history="1">
            <w:r w:rsidR="00865BBA" w:rsidRPr="00E32D88">
              <w:rPr>
                <w:rStyle w:val="Hyperlink"/>
                <w:rFonts w:eastAsia="Calibri" w:cs="Calibri"/>
                <w:bCs/>
                <w:noProof/>
                <w:spacing w:val="-2"/>
                <w:lang w:val="en-US"/>
              </w:rPr>
              <w:t>2.3.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Vertical Federated Learning</w:t>
            </w:r>
            <w:r w:rsidR="00865BBA">
              <w:rPr>
                <w:noProof/>
                <w:webHidden/>
              </w:rPr>
              <w:tab/>
            </w:r>
            <w:r w:rsidR="00865BBA">
              <w:rPr>
                <w:noProof/>
                <w:webHidden/>
              </w:rPr>
              <w:fldChar w:fldCharType="begin"/>
            </w:r>
            <w:r w:rsidR="00865BBA">
              <w:rPr>
                <w:noProof/>
                <w:webHidden/>
              </w:rPr>
              <w:instrText xml:space="preserve"> PAGEREF _Toc173089296 \h </w:instrText>
            </w:r>
            <w:r w:rsidR="00865BBA">
              <w:rPr>
                <w:noProof/>
                <w:webHidden/>
              </w:rPr>
            </w:r>
            <w:r w:rsidR="00865BBA">
              <w:rPr>
                <w:noProof/>
                <w:webHidden/>
              </w:rPr>
              <w:fldChar w:fldCharType="separate"/>
            </w:r>
            <w:r w:rsidR="00893E36">
              <w:rPr>
                <w:noProof/>
                <w:webHidden/>
              </w:rPr>
              <w:t>12</w:t>
            </w:r>
            <w:r w:rsidR="00865BBA">
              <w:rPr>
                <w:noProof/>
                <w:webHidden/>
              </w:rPr>
              <w:fldChar w:fldCharType="end"/>
            </w:r>
          </w:hyperlink>
        </w:p>
        <w:p w14:paraId="09EDFD0E" w14:textId="250E8736"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7" w:history="1">
            <w:r w:rsidR="00865BBA" w:rsidRPr="00E32D88">
              <w:rPr>
                <w:rStyle w:val="Hyperlink"/>
                <w:rFonts w:eastAsia="Calibri" w:cs="Calibri"/>
                <w:bCs/>
                <w:noProof/>
                <w:spacing w:val="-2"/>
                <w:lang w:val="en-US"/>
              </w:rPr>
              <w:t>2.3.3.</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Federated Transfer Learning</w:t>
            </w:r>
            <w:r w:rsidR="00865BBA">
              <w:rPr>
                <w:noProof/>
                <w:webHidden/>
              </w:rPr>
              <w:tab/>
            </w:r>
            <w:r w:rsidR="00865BBA">
              <w:rPr>
                <w:noProof/>
                <w:webHidden/>
              </w:rPr>
              <w:fldChar w:fldCharType="begin"/>
            </w:r>
            <w:r w:rsidR="00865BBA">
              <w:rPr>
                <w:noProof/>
                <w:webHidden/>
              </w:rPr>
              <w:instrText xml:space="preserve"> PAGEREF _Toc173089297 \h </w:instrText>
            </w:r>
            <w:r w:rsidR="00865BBA">
              <w:rPr>
                <w:noProof/>
                <w:webHidden/>
              </w:rPr>
            </w:r>
            <w:r w:rsidR="00865BBA">
              <w:rPr>
                <w:noProof/>
                <w:webHidden/>
              </w:rPr>
              <w:fldChar w:fldCharType="separate"/>
            </w:r>
            <w:r w:rsidR="00893E36">
              <w:rPr>
                <w:noProof/>
                <w:webHidden/>
              </w:rPr>
              <w:t>12</w:t>
            </w:r>
            <w:r w:rsidR="00865BBA">
              <w:rPr>
                <w:noProof/>
                <w:webHidden/>
              </w:rPr>
              <w:fldChar w:fldCharType="end"/>
            </w:r>
          </w:hyperlink>
        </w:p>
        <w:p w14:paraId="0A11BFD5" w14:textId="141AE527"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8" w:history="1">
            <w:r w:rsidR="00865BBA" w:rsidRPr="00E32D88">
              <w:rPr>
                <w:rStyle w:val="Hyperlink"/>
                <w:bCs/>
                <w:noProof/>
                <w:spacing w:val="-2"/>
                <w:lang w:val="en-US"/>
              </w:rPr>
              <w:t>2.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vs Distributed Machine Learning</w:t>
            </w:r>
            <w:r w:rsidR="00865BBA">
              <w:rPr>
                <w:noProof/>
                <w:webHidden/>
              </w:rPr>
              <w:tab/>
            </w:r>
            <w:r w:rsidR="00865BBA">
              <w:rPr>
                <w:noProof/>
                <w:webHidden/>
              </w:rPr>
              <w:fldChar w:fldCharType="begin"/>
            </w:r>
            <w:r w:rsidR="00865BBA">
              <w:rPr>
                <w:noProof/>
                <w:webHidden/>
              </w:rPr>
              <w:instrText xml:space="preserve"> PAGEREF _Toc173089298 \h </w:instrText>
            </w:r>
            <w:r w:rsidR="00865BBA">
              <w:rPr>
                <w:noProof/>
                <w:webHidden/>
              </w:rPr>
            </w:r>
            <w:r w:rsidR="00865BBA">
              <w:rPr>
                <w:noProof/>
                <w:webHidden/>
              </w:rPr>
              <w:fldChar w:fldCharType="separate"/>
            </w:r>
            <w:r w:rsidR="00893E36">
              <w:rPr>
                <w:noProof/>
                <w:webHidden/>
              </w:rPr>
              <w:t>13</w:t>
            </w:r>
            <w:r w:rsidR="00865BBA">
              <w:rPr>
                <w:noProof/>
                <w:webHidden/>
              </w:rPr>
              <w:fldChar w:fldCharType="end"/>
            </w:r>
          </w:hyperlink>
        </w:p>
        <w:p w14:paraId="65F8F544" w14:textId="3167EF78"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9" w:history="1">
            <w:r w:rsidR="00865BBA" w:rsidRPr="00E32D88">
              <w:rPr>
                <w:rStyle w:val="Hyperlink"/>
                <w:noProof/>
                <w:lang w:val="en-US"/>
              </w:rPr>
              <w:t>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Literature</w:t>
            </w:r>
            <w:r w:rsidR="00865BBA" w:rsidRPr="00E32D88">
              <w:rPr>
                <w:rStyle w:val="Hyperlink"/>
                <w:noProof/>
                <w:spacing w:val="-5"/>
              </w:rPr>
              <w:t xml:space="preserve"> </w:t>
            </w:r>
            <w:r w:rsidR="00865BBA" w:rsidRPr="00E32D88">
              <w:rPr>
                <w:rStyle w:val="Hyperlink"/>
                <w:noProof/>
              </w:rPr>
              <w:t>Review</w:t>
            </w:r>
            <w:r w:rsidR="00865BBA">
              <w:rPr>
                <w:noProof/>
                <w:webHidden/>
              </w:rPr>
              <w:tab/>
            </w:r>
            <w:r w:rsidR="00865BBA">
              <w:rPr>
                <w:noProof/>
                <w:webHidden/>
              </w:rPr>
              <w:fldChar w:fldCharType="begin"/>
            </w:r>
            <w:r w:rsidR="00865BBA">
              <w:rPr>
                <w:noProof/>
                <w:webHidden/>
              </w:rPr>
              <w:instrText xml:space="preserve"> PAGEREF _Toc173089299 \h </w:instrText>
            </w:r>
            <w:r w:rsidR="00865BBA">
              <w:rPr>
                <w:noProof/>
                <w:webHidden/>
              </w:rPr>
            </w:r>
            <w:r w:rsidR="00865BBA">
              <w:rPr>
                <w:noProof/>
                <w:webHidden/>
              </w:rPr>
              <w:fldChar w:fldCharType="separate"/>
            </w:r>
            <w:r w:rsidR="00893E36">
              <w:rPr>
                <w:noProof/>
                <w:webHidden/>
              </w:rPr>
              <w:t>14</w:t>
            </w:r>
            <w:r w:rsidR="00865BBA">
              <w:rPr>
                <w:noProof/>
                <w:webHidden/>
              </w:rPr>
              <w:fldChar w:fldCharType="end"/>
            </w:r>
          </w:hyperlink>
        </w:p>
        <w:p w14:paraId="1AE615F6" w14:textId="5B818F99"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00" w:history="1">
            <w:r w:rsidR="00865BBA" w:rsidRPr="00E32D88">
              <w:rPr>
                <w:rStyle w:val="Hyperlink"/>
                <w:bCs/>
                <w:noProof/>
                <w:spacing w:val="-2"/>
                <w:lang w:val="en-US"/>
              </w:rPr>
              <w:t>3.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Frameworks</w:t>
            </w:r>
            <w:r w:rsidR="00865BBA">
              <w:rPr>
                <w:noProof/>
                <w:webHidden/>
              </w:rPr>
              <w:tab/>
            </w:r>
            <w:r w:rsidR="00865BBA">
              <w:rPr>
                <w:noProof/>
                <w:webHidden/>
              </w:rPr>
              <w:fldChar w:fldCharType="begin"/>
            </w:r>
            <w:r w:rsidR="00865BBA">
              <w:rPr>
                <w:noProof/>
                <w:webHidden/>
              </w:rPr>
              <w:instrText xml:space="preserve"> PAGEREF _Toc173089300 \h </w:instrText>
            </w:r>
            <w:r w:rsidR="00865BBA">
              <w:rPr>
                <w:noProof/>
                <w:webHidden/>
              </w:rPr>
            </w:r>
            <w:r w:rsidR="00865BBA">
              <w:rPr>
                <w:noProof/>
                <w:webHidden/>
              </w:rPr>
              <w:fldChar w:fldCharType="separate"/>
            </w:r>
            <w:r w:rsidR="00893E36">
              <w:rPr>
                <w:noProof/>
                <w:webHidden/>
              </w:rPr>
              <w:t>14</w:t>
            </w:r>
            <w:r w:rsidR="00865BBA">
              <w:rPr>
                <w:noProof/>
                <w:webHidden/>
              </w:rPr>
              <w:fldChar w:fldCharType="end"/>
            </w:r>
          </w:hyperlink>
        </w:p>
        <w:p w14:paraId="07E53332" w14:textId="76181CBB"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1" w:history="1">
            <w:r w:rsidR="00865BBA" w:rsidRPr="00E32D88">
              <w:rPr>
                <w:rStyle w:val="Hyperlink"/>
                <w:rFonts w:eastAsia="Calibri" w:cs="Calibri"/>
                <w:bCs/>
                <w:noProof/>
                <w:spacing w:val="-2"/>
                <w:lang w:val="en-US"/>
              </w:rPr>
              <w:t>3.1.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PySyft, FATE, Flower FedML and TensorFlow Federated</w:t>
            </w:r>
            <w:r w:rsidR="00865BBA">
              <w:rPr>
                <w:noProof/>
                <w:webHidden/>
              </w:rPr>
              <w:tab/>
            </w:r>
            <w:r w:rsidR="00865BBA">
              <w:rPr>
                <w:noProof/>
                <w:webHidden/>
              </w:rPr>
              <w:fldChar w:fldCharType="begin"/>
            </w:r>
            <w:r w:rsidR="00865BBA">
              <w:rPr>
                <w:noProof/>
                <w:webHidden/>
              </w:rPr>
              <w:instrText xml:space="preserve"> PAGEREF _Toc173089301 \h </w:instrText>
            </w:r>
            <w:r w:rsidR="00865BBA">
              <w:rPr>
                <w:noProof/>
                <w:webHidden/>
              </w:rPr>
            </w:r>
            <w:r w:rsidR="00865BBA">
              <w:rPr>
                <w:noProof/>
                <w:webHidden/>
              </w:rPr>
              <w:fldChar w:fldCharType="separate"/>
            </w:r>
            <w:r w:rsidR="00893E36">
              <w:rPr>
                <w:noProof/>
                <w:webHidden/>
              </w:rPr>
              <w:t>15</w:t>
            </w:r>
            <w:r w:rsidR="00865BBA">
              <w:rPr>
                <w:noProof/>
                <w:webHidden/>
              </w:rPr>
              <w:fldChar w:fldCharType="end"/>
            </w:r>
          </w:hyperlink>
        </w:p>
        <w:p w14:paraId="7EE9BACF" w14:textId="7A57705F"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2" w:history="1">
            <w:r w:rsidR="00865BBA" w:rsidRPr="00E32D88">
              <w:rPr>
                <w:rStyle w:val="Hyperlink"/>
                <w:rFonts w:eastAsia="Calibri" w:cs="Calibri"/>
                <w:bCs/>
                <w:noProof/>
                <w:spacing w:val="-2"/>
                <w:lang w:val="en-US"/>
              </w:rPr>
              <w:t>3.1.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OpenFL, NVIDIA, PaddleFL, Substra and FLGo</w:t>
            </w:r>
            <w:r w:rsidR="00865BBA">
              <w:rPr>
                <w:noProof/>
                <w:webHidden/>
              </w:rPr>
              <w:tab/>
            </w:r>
            <w:r w:rsidR="00865BBA">
              <w:rPr>
                <w:noProof/>
                <w:webHidden/>
              </w:rPr>
              <w:fldChar w:fldCharType="begin"/>
            </w:r>
            <w:r w:rsidR="00865BBA">
              <w:rPr>
                <w:noProof/>
                <w:webHidden/>
              </w:rPr>
              <w:instrText xml:space="preserve"> PAGEREF _Toc173089302 \h </w:instrText>
            </w:r>
            <w:r w:rsidR="00865BBA">
              <w:rPr>
                <w:noProof/>
                <w:webHidden/>
              </w:rPr>
            </w:r>
            <w:r w:rsidR="00865BBA">
              <w:rPr>
                <w:noProof/>
                <w:webHidden/>
              </w:rPr>
              <w:fldChar w:fldCharType="separate"/>
            </w:r>
            <w:r w:rsidR="00893E36">
              <w:rPr>
                <w:noProof/>
                <w:webHidden/>
              </w:rPr>
              <w:t>17</w:t>
            </w:r>
            <w:r w:rsidR="00865BBA">
              <w:rPr>
                <w:noProof/>
                <w:webHidden/>
              </w:rPr>
              <w:fldChar w:fldCharType="end"/>
            </w:r>
          </w:hyperlink>
        </w:p>
        <w:p w14:paraId="67B0997F" w14:textId="2A1867FE"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03" w:history="1">
            <w:r w:rsidR="00865BBA" w:rsidRPr="00E32D88">
              <w:rPr>
                <w:rStyle w:val="Hyperlink"/>
                <w:bCs/>
                <w:noProof/>
                <w:spacing w:val="-2"/>
                <w:lang w:val="en-US"/>
              </w:rPr>
              <w:t>3.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Algorithms</w:t>
            </w:r>
            <w:r w:rsidR="00865BBA">
              <w:rPr>
                <w:noProof/>
                <w:webHidden/>
              </w:rPr>
              <w:tab/>
            </w:r>
            <w:r w:rsidR="00865BBA">
              <w:rPr>
                <w:noProof/>
                <w:webHidden/>
              </w:rPr>
              <w:fldChar w:fldCharType="begin"/>
            </w:r>
            <w:r w:rsidR="00865BBA">
              <w:rPr>
                <w:noProof/>
                <w:webHidden/>
              </w:rPr>
              <w:instrText xml:space="preserve"> PAGEREF _Toc173089303 \h </w:instrText>
            </w:r>
            <w:r w:rsidR="00865BBA">
              <w:rPr>
                <w:noProof/>
                <w:webHidden/>
              </w:rPr>
            </w:r>
            <w:r w:rsidR="00865BBA">
              <w:rPr>
                <w:noProof/>
                <w:webHidden/>
              </w:rPr>
              <w:fldChar w:fldCharType="separate"/>
            </w:r>
            <w:r w:rsidR="00893E36">
              <w:rPr>
                <w:noProof/>
                <w:webHidden/>
              </w:rPr>
              <w:t>19</w:t>
            </w:r>
            <w:r w:rsidR="00865BBA">
              <w:rPr>
                <w:noProof/>
                <w:webHidden/>
              </w:rPr>
              <w:fldChar w:fldCharType="end"/>
            </w:r>
          </w:hyperlink>
        </w:p>
        <w:p w14:paraId="7CFD988A" w14:textId="72864D7A"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4" w:history="1">
            <w:r w:rsidR="00865BBA" w:rsidRPr="00E32D88">
              <w:rPr>
                <w:rStyle w:val="Hyperlink"/>
                <w:rFonts w:eastAsia="Calibri" w:cs="Calibri"/>
                <w:bCs/>
                <w:noProof/>
                <w:spacing w:val="-2"/>
                <w:lang w:val="en-US"/>
              </w:rPr>
              <w:t>3.2.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FedAvg</w:t>
            </w:r>
            <w:r w:rsidR="00865BBA">
              <w:rPr>
                <w:noProof/>
                <w:webHidden/>
              </w:rPr>
              <w:tab/>
            </w:r>
            <w:r w:rsidR="00865BBA">
              <w:rPr>
                <w:noProof/>
                <w:webHidden/>
              </w:rPr>
              <w:fldChar w:fldCharType="begin"/>
            </w:r>
            <w:r w:rsidR="00865BBA">
              <w:rPr>
                <w:noProof/>
                <w:webHidden/>
              </w:rPr>
              <w:instrText xml:space="preserve"> PAGEREF _Toc173089304 \h </w:instrText>
            </w:r>
            <w:r w:rsidR="00865BBA">
              <w:rPr>
                <w:noProof/>
                <w:webHidden/>
              </w:rPr>
            </w:r>
            <w:r w:rsidR="00865BBA">
              <w:rPr>
                <w:noProof/>
                <w:webHidden/>
              </w:rPr>
              <w:fldChar w:fldCharType="separate"/>
            </w:r>
            <w:r w:rsidR="00893E36">
              <w:rPr>
                <w:noProof/>
                <w:webHidden/>
              </w:rPr>
              <w:t>20</w:t>
            </w:r>
            <w:r w:rsidR="00865BBA">
              <w:rPr>
                <w:noProof/>
                <w:webHidden/>
              </w:rPr>
              <w:fldChar w:fldCharType="end"/>
            </w:r>
          </w:hyperlink>
        </w:p>
        <w:p w14:paraId="27D1EC8E" w14:textId="1C578770"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5" w:history="1">
            <w:r w:rsidR="00865BBA" w:rsidRPr="00E32D88">
              <w:rPr>
                <w:rStyle w:val="Hyperlink"/>
                <w:rFonts w:eastAsia="Calibri" w:cs="Calibri"/>
                <w:bCs/>
                <w:noProof/>
                <w:spacing w:val="-2"/>
                <w:lang w:val="en-US"/>
              </w:rPr>
              <w:t>3.2.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FedProx</w:t>
            </w:r>
            <w:r w:rsidR="00865BBA">
              <w:rPr>
                <w:noProof/>
                <w:webHidden/>
              </w:rPr>
              <w:tab/>
            </w:r>
            <w:r w:rsidR="00865BBA">
              <w:rPr>
                <w:noProof/>
                <w:webHidden/>
              </w:rPr>
              <w:fldChar w:fldCharType="begin"/>
            </w:r>
            <w:r w:rsidR="00865BBA">
              <w:rPr>
                <w:noProof/>
                <w:webHidden/>
              </w:rPr>
              <w:instrText xml:space="preserve"> PAGEREF _Toc173089305 \h </w:instrText>
            </w:r>
            <w:r w:rsidR="00865BBA">
              <w:rPr>
                <w:noProof/>
                <w:webHidden/>
              </w:rPr>
            </w:r>
            <w:r w:rsidR="00865BBA">
              <w:rPr>
                <w:noProof/>
                <w:webHidden/>
              </w:rPr>
              <w:fldChar w:fldCharType="separate"/>
            </w:r>
            <w:r w:rsidR="00893E36">
              <w:rPr>
                <w:noProof/>
                <w:webHidden/>
              </w:rPr>
              <w:t>21</w:t>
            </w:r>
            <w:r w:rsidR="00865BBA">
              <w:rPr>
                <w:noProof/>
                <w:webHidden/>
              </w:rPr>
              <w:fldChar w:fldCharType="end"/>
            </w:r>
          </w:hyperlink>
        </w:p>
        <w:p w14:paraId="3B6CD855" w14:textId="6D58CAA5"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6" w:history="1">
            <w:r w:rsidR="00865BBA" w:rsidRPr="00E32D88">
              <w:rPr>
                <w:rStyle w:val="Hyperlink"/>
                <w:rFonts w:eastAsia="Calibri" w:cs="Calibri"/>
                <w:bCs/>
                <w:noProof/>
                <w:spacing w:val="-2"/>
                <w:lang w:val="en-US"/>
              </w:rPr>
              <w:t>3.2.3.</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FedMA</w:t>
            </w:r>
            <w:r w:rsidR="00865BBA">
              <w:rPr>
                <w:noProof/>
                <w:webHidden/>
              </w:rPr>
              <w:tab/>
            </w:r>
            <w:r w:rsidR="00865BBA">
              <w:rPr>
                <w:noProof/>
                <w:webHidden/>
              </w:rPr>
              <w:fldChar w:fldCharType="begin"/>
            </w:r>
            <w:r w:rsidR="00865BBA">
              <w:rPr>
                <w:noProof/>
                <w:webHidden/>
              </w:rPr>
              <w:instrText xml:space="preserve"> PAGEREF _Toc173089306 \h </w:instrText>
            </w:r>
            <w:r w:rsidR="00865BBA">
              <w:rPr>
                <w:noProof/>
                <w:webHidden/>
              </w:rPr>
            </w:r>
            <w:r w:rsidR="00865BBA">
              <w:rPr>
                <w:noProof/>
                <w:webHidden/>
              </w:rPr>
              <w:fldChar w:fldCharType="separate"/>
            </w:r>
            <w:r w:rsidR="00893E36">
              <w:rPr>
                <w:noProof/>
                <w:webHidden/>
              </w:rPr>
              <w:t>22</w:t>
            </w:r>
            <w:r w:rsidR="00865BBA">
              <w:rPr>
                <w:noProof/>
                <w:webHidden/>
              </w:rPr>
              <w:fldChar w:fldCharType="end"/>
            </w:r>
          </w:hyperlink>
        </w:p>
        <w:p w14:paraId="59B3F910" w14:textId="2AE31B2A"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7" w:history="1">
            <w:r w:rsidR="00865BBA" w:rsidRPr="00E32D88">
              <w:rPr>
                <w:rStyle w:val="Hyperlink"/>
                <w:rFonts w:eastAsia="Calibri" w:cs="Calibri"/>
                <w:bCs/>
                <w:noProof/>
                <w:spacing w:val="-2"/>
                <w:lang w:val="en-US"/>
              </w:rPr>
              <w:t>3.2.4.</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SecureBoost</w:t>
            </w:r>
            <w:r w:rsidR="00865BBA">
              <w:rPr>
                <w:noProof/>
                <w:webHidden/>
              </w:rPr>
              <w:tab/>
            </w:r>
            <w:r w:rsidR="00865BBA">
              <w:rPr>
                <w:noProof/>
                <w:webHidden/>
              </w:rPr>
              <w:fldChar w:fldCharType="begin"/>
            </w:r>
            <w:r w:rsidR="00865BBA">
              <w:rPr>
                <w:noProof/>
                <w:webHidden/>
              </w:rPr>
              <w:instrText xml:space="preserve"> PAGEREF _Toc173089307 \h </w:instrText>
            </w:r>
            <w:r w:rsidR="00865BBA">
              <w:rPr>
                <w:noProof/>
                <w:webHidden/>
              </w:rPr>
            </w:r>
            <w:r w:rsidR="00865BBA">
              <w:rPr>
                <w:noProof/>
                <w:webHidden/>
              </w:rPr>
              <w:fldChar w:fldCharType="separate"/>
            </w:r>
            <w:r w:rsidR="00893E36">
              <w:rPr>
                <w:noProof/>
                <w:webHidden/>
              </w:rPr>
              <w:t>23</w:t>
            </w:r>
            <w:r w:rsidR="00865BBA">
              <w:rPr>
                <w:noProof/>
                <w:webHidden/>
              </w:rPr>
              <w:fldChar w:fldCharType="end"/>
            </w:r>
          </w:hyperlink>
        </w:p>
        <w:p w14:paraId="6866BFE3" w14:textId="423B88DB"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8" w:history="1">
            <w:r w:rsidR="00865BBA" w:rsidRPr="00E32D88">
              <w:rPr>
                <w:rStyle w:val="Hyperlink"/>
                <w:rFonts w:eastAsia="Calibri" w:cs="Calibri"/>
                <w:bCs/>
                <w:noProof/>
                <w:spacing w:val="-2"/>
                <w:lang w:val="en-US"/>
              </w:rPr>
              <w:t>3.2.5.</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Summary</w:t>
            </w:r>
            <w:r w:rsidR="00865BBA">
              <w:rPr>
                <w:noProof/>
                <w:webHidden/>
              </w:rPr>
              <w:tab/>
            </w:r>
            <w:r w:rsidR="00865BBA">
              <w:rPr>
                <w:noProof/>
                <w:webHidden/>
              </w:rPr>
              <w:fldChar w:fldCharType="begin"/>
            </w:r>
            <w:r w:rsidR="00865BBA">
              <w:rPr>
                <w:noProof/>
                <w:webHidden/>
              </w:rPr>
              <w:instrText xml:space="preserve"> PAGEREF _Toc173089308 \h </w:instrText>
            </w:r>
            <w:r w:rsidR="00865BBA">
              <w:rPr>
                <w:noProof/>
                <w:webHidden/>
              </w:rPr>
            </w:r>
            <w:r w:rsidR="00865BBA">
              <w:rPr>
                <w:noProof/>
                <w:webHidden/>
              </w:rPr>
              <w:fldChar w:fldCharType="separate"/>
            </w:r>
            <w:r w:rsidR="00893E36">
              <w:rPr>
                <w:noProof/>
                <w:webHidden/>
              </w:rPr>
              <w:t>24</w:t>
            </w:r>
            <w:r w:rsidR="00865BBA">
              <w:rPr>
                <w:noProof/>
                <w:webHidden/>
              </w:rPr>
              <w:fldChar w:fldCharType="end"/>
            </w:r>
          </w:hyperlink>
        </w:p>
        <w:p w14:paraId="48DC68F1" w14:textId="2DC806E7"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09" w:history="1">
            <w:r w:rsidR="00865BBA" w:rsidRPr="00E32D88">
              <w:rPr>
                <w:rStyle w:val="Hyperlink"/>
                <w:bCs/>
                <w:noProof/>
                <w:spacing w:val="-2"/>
                <w:lang w:val="en-US"/>
              </w:rPr>
              <w:t>3.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Real World Federated Learning Settings</w:t>
            </w:r>
            <w:r w:rsidR="00865BBA">
              <w:rPr>
                <w:noProof/>
                <w:webHidden/>
              </w:rPr>
              <w:tab/>
            </w:r>
            <w:r w:rsidR="00865BBA">
              <w:rPr>
                <w:noProof/>
                <w:webHidden/>
              </w:rPr>
              <w:fldChar w:fldCharType="begin"/>
            </w:r>
            <w:r w:rsidR="00865BBA">
              <w:rPr>
                <w:noProof/>
                <w:webHidden/>
              </w:rPr>
              <w:instrText xml:space="preserve"> PAGEREF _Toc173089309 \h </w:instrText>
            </w:r>
            <w:r w:rsidR="00865BBA">
              <w:rPr>
                <w:noProof/>
                <w:webHidden/>
              </w:rPr>
            </w:r>
            <w:r w:rsidR="00865BBA">
              <w:rPr>
                <w:noProof/>
                <w:webHidden/>
              </w:rPr>
              <w:fldChar w:fldCharType="separate"/>
            </w:r>
            <w:r w:rsidR="00893E36">
              <w:rPr>
                <w:noProof/>
                <w:webHidden/>
              </w:rPr>
              <w:t>25</w:t>
            </w:r>
            <w:r w:rsidR="00865BBA">
              <w:rPr>
                <w:noProof/>
                <w:webHidden/>
              </w:rPr>
              <w:fldChar w:fldCharType="end"/>
            </w:r>
          </w:hyperlink>
        </w:p>
        <w:p w14:paraId="4AB2BA98" w14:textId="1B70CFFC"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0" w:history="1">
            <w:r w:rsidR="00865BBA" w:rsidRPr="00E32D88">
              <w:rPr>
                <w:rStyle w:val="Hyperlink"/>
                <w:bCs/>
                <w:noProof/>
                <w:spacing w:val="-2"/>
                <w:lang w:val="en-US"/>
              </w:rPr>
              <w:t>3.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Datasets</w:t>
            </w:r>
            <w:r w:rsidR="00865BBA">
              <w:rPr>
                <w:noProof/>
                <w:webHidden/>
              </w:rPr>
              <w:tab/>
            </w:r>
            <w:r w:rsidR="00865BBA">
              <w:rPr>
                <w:noProof/>
                <w:webHidden/>
              </w:rPr>
              <w:fldChar w:fldCharType="begin"/>
            </w:r>
            <w:r w:rsidR="00865BBA">
              <w:rPr>
                <w:noProof/>
                <w:webHidden/>
              </w:rPr>
              <w:instrText xml:space="preserve"> PAGEREF _Toc173089310 \h </w:instrText>
            </w:r>
            <w:r w:rsidR="00865BBA">
              <w:rPr>
                <w:noProof/>
                <w:webHidden/>
              </w:rPr>
            </w:r>
            <w:r w:rsidR="00865BBA">
              <w:rPr>
                <w:noProof/>
                <w:webHidden/>
              </w:rPr>
              <w:fldChar w:fldCharType="separate"/>
            </w:r>
            <w:r w:rsidR="00893E36">
              <w:rPr>
                <w:noProof/>
                <w:webHidden/>
              </w:rPr>
              <w:t>27</w:t>
            </w:r>
            <w:r w:rsidR="00865BBA">
              <w:rPr>
                <w:noProof/>
                <w:webHidden/>
              </w:rPr>
              <w:fldChar w:fldCharType="end"/>
            </w:r>
          </w:hyperlink>
        </w:p>
        <w:p w14:paraId="45AD3947" w14:textId="43664C54"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1" w:history="1">
            <w:r w:rsidR="00865BBA" w:rsidRPr="00E32D88">
              <w:rPr>
                <w:rStyle w:val="Hyperlink"/>
                <w:bCs/>
                <w:noProof/>
                <w:spacing w:val="-2"/>
                <w:lang w:val="en-US"/>
              </w:rPr>
              <w:t>3.5.</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Server Implementation</w:t>
            </w:r>
            <w:r w:rsidR="00865BBA">
              <w:rPr>
                <w:noProof/>
                <w:webHidden/>
              </w:rPr>
              <w:tab/>
            </w:r>
            <w:r w:rsidR="00865BBA">
              <w:rPr>
                <w:noProof/>
                <w:webHidden/>
              </w:rPr>
              <w:fldChar w:fldCharType="begin"/>
            </w:r>
            <w:r w:rsidR="00865BBA">
              <w:rPr>
                <w:noProof/>
                <w:webHidden/>
              </w:rPr>
              <w:instrText xml:space="preserve"> PAGEREF _Toc173089311 \h </w:instrText>
            </w:r>
            <w:r w:rsidR="00865BBA">
              <w:rPr>
                <w:noProof/>
                <w:webHidden/>
              </w:rPr>
            </w:r>
            <w:r w:rsidR="00865BBA">
              <w:rPr>
                <w:noProof/>
                <w:webHidden/>
              </w:rPr>
              <w:fldChar w:fldCharType="separate"/>
            </w:r>
            <w:r w:rsidR="00893E36">
              <w:rPr>
                <w:noProof/>
                <w:webHidden/>
              </w:rPr>
              <w:t>28</w:t>
            </w:r>
            <w:r w:rsidR="00865BBA">
              <w:rPr>
                <w:noProof/>
                <w:webHidden/>
              </w:rPr>
              <w:fldChar w:fldCharType="end"/>
            </w:r>
          </w:hyperlink>
        </w:p>
        <w:p w14:paraId="217B2D64" w14:textId="60688517"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2" w:history="1">
            <w:r w:rsidR="00865BBA" w:rsidRPr="00E32D88">
              <w:rPr>
                <w:rStyle w:val="Hyperlink"/>
                <w:bCs/>
                <w:noProof/>
                <w:spacing w:val="-2"/>
                <w:lang w:val="en-US"/>
              </w:rPr>
              <w:t>3.6.</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Conclusion</w:t>
            </w:r>
            <w:r w:rsidR="00865BBA">
              <w:rPr>
                <w:noProof/>
                <w:webHidden/>
              </w:rPr>
              <w:tab/>
            </w:r>
            <w:r w:rsidR="00865BBA">
              <w:rPr>
                <w:noProof/>
                <w:webHidden/>
              </w:rPr>
              <w:fldChar w:fldCharType="begin"/>
            </w:r>
            <w:r w:rsidR="00865BBA">
              <w:rPr>
                <w:noProof/>
                <w:webHidden/>
              </w:rPr>
              <w:instrText xml:space="preserve"> PAGEREF _Toc173089312 \h </w:instrText>
            </w:r>
            <w:r w:rsidR="00865BBA">
              <w:rPr>
                <w:noProof/>
                <w:webHidden/>
              </w:rPr>
            </w:r>
            <w:r w:rsidR="00865BBA">
              <w:rPr>
                <w:noProof/>
                <w:webHidden/>
              </w:rPr>
              <w:fldChar w:fldCharType="separate"/>
            </w:r>
            <w:r w:rsidR="00893E36">
              <w:rPr>
                <w:noProof/>
                <w:webHidden/>
              </w:rPr>
              <w:t>30</w:t>
            </w:r>
            <w:r w:rsidR="00865BBA">
              <w:rPr>
                <w:noProof/>
                <w:webHidden/>
              </w:rPr>
              <w:fldChar w:fldCharType="end"/>
            </w:r>
          </w:hyperlink>
        </w:p>
        <w:p w14:paraId="0D890B94" w14:textId="7460C3A0"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3" w:history="1">
            <w:r w:rsidR="00865BBA" w:rsidRPr="00E32D88">
              <w:rPr>
                <w:rStyle w:val="Hyperlink"/>
                <w:noProof/>
                <w:lang w:val="en-US"/>
              </w:rPr>
              <w:t>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Research</w:t>
            </w:r>
            <w:r w:rsidR="00865BBA" w:rsidRPr="00E32D88">
              <w:rPr>
                <w:rStyle w:val="Hyperlink"/>
                <w:noProof/>
                <w:spacing w:val="-4"/>
              </w:rPr>
              <w:t xml:space="preserve"> </w:t>
            </w:r>
            <w:r w:rsidR="00865BBA" w:rsidRPr="00E32D88">
              <w:rPr>
                <w:rStyle w:val="Hyperlink"/>
                <w:noProof/>
              </w:rPr>
              <w:t>Methodology</w:t>
            </w:r>
            <w:r w:rsidR="00865BBA">
              <w:rPr>
                <w:noProof/>
                <w:webHidden/>
              </w:rPr>
              <w:tab/>
            </w:r>
            <w:r w:rsidR="00865BBA">
              <w:rPr>
                <w:noProof/>
                <w:webHidden/>
              </w:rPr>
              <w:fldChar w:fldCharType="begin"/>
            </w:r>
            <w:r w:rsidR="00865BBA">
              <w:rPr>
                <w:noProof/>
                <w:webHidden/>
              </w:rPr>
              <w:instrText xml:space="preserve"> PAGEREF _Toc173089313 \h </w:instrText>
            </w:r>
            <w:r w:rsidR="00865BBA">
              <w:rPr>
                <w:noProof/>
                <w:webHidden/>
              </w:rPr>
            </w:r>
            <w:r w:rsidR="00865BBA">
              <w:rPr>
                <w:noProof/>
                <w:webHidden/>
              </w:rPr>
              <w:fldChar w:fldCharType="separate"/>
            </w:r>
            <w:r w:rsidR="00893E36">
              <w:rPr>
                <w:noProof/>
                <w:webHidden/>
              </w:rPr>
              <w:t>32</w:t>
            </w:r>
            <w:r w:rsidR="00865BBA">
              <w:rPr>
                <w:noProof/>
                <w:webHidden/>
              </w:rPr>
              <w:fldChar w:fldCharType="end"/>
            </w:r>
          </w:hyperlink>
        </w:p>
        <w:p w14:paraId="5D8DF3B9" w14:textId="3DF6BEE8"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4" w:history="1">
            <w:r w:rsidR="00865BBA" w:rsidRPr="00E32D88">
              <w:rPr>
                <w:rStyle w:val="Hyperlink"/>
                <w:bCs/>
                <w:noProof/>
                <w:spacing w:val="-2"/>
                <w:lang w:val="en-US"/>
              </w:rPr>
              <w:t>4.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Methodology</w:t>
            </w:r>
            <w:r w:rsidR="00865BBA" w:rsidRPr="00E32D88">
              <w:rPr>
                <w:rStyle w:val="Hyperlink"/>
                <w:noProof/>
                <w:spacing w:val="-3"/>
              </w:rPr>
              <w:t xml:space="preserve"> </w:t>
            </w:r>
            <w:r w:rsidR="00865BBA" w:rsidRPr="00E32D88">
              <w:rPr>
                <w:rStyle w:val="Hyperlink"/>
                <w:noProof/>
              </w:rPr>
              <w:t>Frameworks</w:t>
            </w:r>
            <w:r w:rsidR="00865BBA">
              <w:rPr>
                <w:noProof/>
                <w:webHidden/>
              </w:rPr>
              <w:tab/>
            </w:r>
            <w:r w:rsidR="00865BBA">
              <w:rPr>
                <w:noProof/>
                <w:webHidden/>
              </w:rPr>
              <w:fldChar w:fldCharType="begin"/>
            </w:r>
            <w:r w:rsidR="00865BBA">
              <w:rPr>
                <w:noProof/>
                <w:webHidden/>
              </w:rPr>
              <w:instrText xml:space="preserve"> PAGEREF _Toc173089314 \h </w:instrText>
            </w:r>
            <w:r w:rsidR="00865BBA">
              <w:rPr>
                <w:noProof/>
                <w:webHidden/>
              </w:rPr>
            </w:r>
            <w:r w:rsidR="00865BBA">
              <w:rPr>
                <w:noProof/>
                <w:webHidden/>
              </w:rPr>
              <w:fldChar w:fldCharType="separate"/>
            </w:r>
            <w:r w:rsidR="00893E36">
              <w:rPr>
                <w:noProof/>
                <w:webHidden/>
              </w:rPr>
              <w:t>32</w:t>
            </w:r>
            <w:r w:rsidR="00865BBA">
              <w:rPr>
                <w:noProof/>
                <w:webHidden/>
              </w:rPr>
              <w:fldChar w:fldCharType="end"/>
            </w:r>
          </w:hyperlink>
        </w:p>
        <w:p w14:paraId="29CBDA92" w14:textId="1E717AD8"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5" w:history="1">
            <w:r w:rsidR="00865BBA" w:rsidRPr="00E32D88">
              <w:rPr>
                <w:rStyle w:val="Hyperlink"/>
                <w:bCs/>
                <w:noProof/>
                <w:spacing w:val="-2"/>
                <w:lang w:val="en-US"/>
              </w:rPr>
              <w:t>4.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Project</w:t>
            </w:r>
            <w:r w:rsidR="00865BBA" w:rsidRPr="00E32D88">
              <w:rPr>
                <w:rStyle w:val="Hyperlink"/>
                <w:noProof/>
                <w:spacing w:val="-6"/>
              </w:rPr>
              <w:t xml:space="preserve"> </w:t>
            </w:r>
            <w:r w:rsidR="00865BBA" w:rsidRPr="00E32D88">
              <w:rPr>
                <w:rStyle w:val="Hyperlink"/>
                <w:noProof/>
              </w:rPr>
              <w:t>Management</w:t>
            </w:r>
            <w:r w:rsidR="00865BBA" w:rsidRPr="00E32D88">
              <w:rPr>
                <w:rStyle w:val="Hyperlink"/>
                <w:noProof/>
                <w:spacing w:val="-3"/>
              </w:rPr>
              <w:t xml:space="preserve"> </w:t>
            </w:r>
            <w:r w:rsidR="00865BBA" w:rsidRPr="00E32D88">
              <w:rPr>
                <w:rStyle w:val="Hyperlink"/>
                <w:noProof/>
              </w:rPr>
              <w:t>Framework</w:t>
            </w:r>
            <w:r w:rsidR="00865BBA">
              <w:rPr>
                <w:noProof/>
                <w:webHidden/>
              </w:rPr>
              <w:tab/>
            </w:r>
            <w:r w:rsidR="00865BBA">
              <w:rPr>
                <w:noProof/>
                <w:webHidden/>
              </w:rPr>
              <w:fldChar w:fldCharType="begin"/>
            </w:r>
            <w:r w:rsidR="00865BBA">
              <w:rPr>
                <w:noProof/>
                <w:webHidden/>
              </w:rPr>
              <w:instrText xml:space="preserve"> PAGEREF _Toc173089315 \h </w:instrText>
            </w:r>
            <w:r w:rsidR="00865BBA">
              <w:rPr>
                <w:noProof/>
                <w:webHidden/>
              </w:rPr>
            </w:r>
            <w:r w:rsidR="00865BBA">
              <w:rPr>
                <w:noProof/>
                <w:webHidden/>
              </w:rPr>
              <w:fldChar w:fldCharType="separate"/>
            </w:r>
            <w:r w:rsidR="00893E36">
              <w:rPr>
                <w:noProof/>
                <w:webHidden/>
              </w:rPr>
              <w:t>32</w:t>
            </w:r>
            <w:r w:rsidR="00865BBA">
              <w:rPr>
                <w:noProof/>
                <w:webHidden/>
              </w:rPr>
              <w:fldChar w:fldCharType="end"/>
            </w:r>
          </w:hyperlink>
        </w:p>
        <w:p w14:paraId="0C8CEF21" w14:textId="60691F44"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6" w:history="1">
            <w:r w:rsidR="00865BBA" w:rsidRPr="00E32D88">
              <w:rPr>
                <w:rStyle w:val="Hyperlink"/>
                <w:bCs/>
                <w:noProof/>
                <w:spacing w:val="-2"/>
                <w:lang w:val="en-US"/>
              </w:rPr>
              <w:t>4.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Business</w:t>
            </w:r>
            <w:r w:rsidR="00865BBA" w:rsidRPr="00E32D88">
              <w:rPr>
                <w:rStyle w:val="Hyperlink"/>
                <w:noProof/>
                <w:spacing w:val="-4"/>
              </w:rPr>
              <w:t xml:space="preserve"> </w:t>
            </w:r>
            <w:r w:rsidR="00865BBA" w:rsidRPr="00E32D88">
              <w:rPr>
                <w:rStyle w:val="Hyperlink"/>
                <w:noProof/>
              </w:rPr>
              <w:t>Requirements</w:t>
            </w:r>
            <w:r w:rsidR="00865BBA">
              <w:rPr>
                <w:noProof/>
                <w:webHidden/>
              </w:rPr>
              <w:tab/>
            </w:r>
            <w:r w:rsidR="00865BBA">
              <w:rPr>
                <w:noProof/>
                <w:webHidden/>
              </w:rPr>
              <w:fldChar w:fldCharType="begin"/>
            </w:r>
            <w:r w:rsidR="00865BBA">
              <w:rPr>
                <w:noProof/>
                <w:webHidden/>
              </w:rPr>
              <w:instrText xml:space="preserve"> PAGEREF _Toc173089316 \h </w:instrText>
            </w:r>
            <w:r w:rsidR="00865BBA">
              <w:rPr>
                <w:noProof/>
                <w:webHidden/>
              </w:rPr>
            </w:r>
            <w:r w:rsidR="00865BBA">
              <w:rPr>
                <w:noProof/>
                <w:webHidden/>
              </w:rPr>
              <w:fldChar w:fldCharType="separate"/>
            </w:r>
            <w:r w:rsidR="00893E36">
              <w:rPr>
                <w:noProof/>
                <w:webHidden/>
              </w:rPr>
              <w:t>32</w:t>
            </w:r>
            <w:r w:rsidR="00865BBA">
              <w:rPr>
                <w:noProof/>
                <w:webHidden/>
              </w:rPr>
              <w:fldChar w:fldCharType="end"/>
            </w:r>
          </w:hyperlink>
        </w:p>
        <w:p w14:paraId="15BE8189" w14:textId="4CF89B37"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7" w:history="1">
            <w:r w:rsidR="00865BBA" w:rsidRPr="00E32D88">
              <w:rPr>
                <w:rStyle w:val="Hyperlink"/>
                <w:bCs/>
                <w:noProof/>
                <w:spacing w:val="-2"/>
                <w:lang w:val="en-US"/>
              </w:rPr>
              <w:t>4.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Data</w:t>
            </w:r>
            <w:r w:rsidR="00865BBA" w:rsidRPr="00E32D88">
              <w:rPr>
                <w:rStyle w:val="Hyperlink"/>
                <w:noProof/>
                <w:spacing w:val="-3"/>
              </w:rPr>
              <w:t xml:space="preserve"> Synthetic  and Medical</w:t>
            </w:r>
            <w:r w:rsidR="00865BBA">
              <w:rPr>
                <w:noProof/>
                <w:webHidden/>
              </w:rPr>
              <w:tab/>
            </w:r>
            <w:r w:rsidR="00865BBA">
              <w:rPr>
                <w:noProof/>
                <w:webHidden/>
              </w:rPr>
              <w:fldChar w:fldCharType="begin"/>
            </w:r>
            <w:r w:rsidR="00865BBA">
              <w:rPr>
                <w:noProof/>
                <w:webHidden/>
              </w:rPr>
              <w:instrText xml:space="preserve"> PAGEREF _Toc173089317 \h </w:instrText>
            </w:r>
            <w:r w:rsidR="00865BBA">
              <w:rPr>
                <w:noProof/>
                <w:webHidden/>
              </w:rPr>
            </w:r>
            <w:r w:rsidR="00865BBA">
              <w:rPr>
                <w:noProof/>
                <w:webHidden/>
              </w:rPr>
              <w:fldChar w:fldCharType="separate"/>
            </w:r>
            <w:r w:rsidR="00893E36">
              <w:rPr>
                <w:noProof/>
                <w:webHidden/>
              </w:rPr>
              <w:t>33</w:t>
            </w:r>
            <w:r w:rsidR="00865BBA">
              <w:rPr>
                <w:noProof/>
                <w:webHidden/>
              </w:rPr>
              <w:fldChar w:fldCharType="end"/>
            </w:r>
          </w:hyperlink>
        </w:p>
        <w:p w14:paraId="487C0F41" w14:textId="318A1BD8"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8" w:history="1">
            <w:r w:rsidR="00865BBA" w:rsidRPr="00E32D88">
              <w:rPr>
                <w:rStyle w:val="Hyperlink"/>
                <w:bCs/>
                <w:noProof/>
                <w:spacing w:val="-2"/>
                <w:lang w:val="en-US"/>
              </w:rPr>
              <w:t>4.5.</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spacing w:val="-3"/>
              </w:rPr>
              <w:t>Data Preparation</w:t>
            </w:r>
            <w:r w:rsidR="00865BBA">
              <w:rPr>
                <w:noProof/>
                <w:webHidden/>
              </w:rPr>
              <w:tab/>
            </w:r>
            <w:r w:rsidR="00865BBA">
              <w:rPr>
                <w:noProof/>
                <w:webHidden/>
              </w:rPr>
              <w:fldChar w:fldCharType="begin"/>
            </w:r>
            <w:r w:rsidR="00865BBA">
              <w:rPr>
                <w:noProof/>
                <w:webHidden/>
              </w:rPr>
              <w:instrText xml:space="preserve"> PAGEREF _Toc173089318 \h </w:instrText>
            </w:r>
            <w:r w:rsidR="00865BBA">
              <w:rPr>
                <w:noProof/>
                <w:webHidden/>
              </w:rPr>
            </w:r>
            <w:r w:rsidR="00865BBA">
              <w:rPr>
                <w:noProof/>
                <w:webHidden/>
              </w:rPr>
              <w:fldChar w:fldCharType="separate"/>
            </w:r>
            <w:r w:rsidR="00893E36">
              <w:rPr>
                <w:noProof/>
                <w:webHidden/>
              </w:rPr>
              <w:t>33</w:t>
            </w:r>
            <w:r w:rsidR="00865BBA">
              <w:rPr>
                <w:noProof/>
                <w:webHidden/>
              </w:rPr>
              <w:fldChar w:fldCharType="end"/>
            </w:r>
          </w:hyperlink>
        </w:p>
        <w:p w14:paraId="5A620A14" w14:textId="2CAAE79F"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9" w:history="1">
            <w:r w:rsidR="00865BBA" w:rsidRPr="00E32D88">
              <w:rPr>
                <w:rStyle w:val="Hyperlink"/>
                <w:bCs/>
                <w:noProof/>
                <w:spacing w:val="-2"/>
                <w:lang w:val="en-US"/>
              </w:rPr>
              <w:t>4.6.</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spacing w:val="-3"/>
              </w:rPr>
              <w:t>Limitations and Ethical Considerations</w:t>
            </w:r>
            <w:r w:rsidR="00865BBA">
              <w:rPr>
                <w:noProof/>
                <w:webHidden/>
              </w:rPr>
              <w:tab/>
            </w:r>
            <w:r w:rsidR="00865BBA">
              <w:rPr>
                <w:noProof/>
                <w:webHidden/>
              </w:rPr>
              <w:fldChar w:fldCharType="begin"/>
            </w:r>
            <w:r w:rsidR="00865BBA">
              <w:rPr>
                <w:noProof/>
                <w:webHidden/>
              </w:rPr>
              <w:instrText xml:space="preserve"> PAGEREF _Toc173089319 \h </w:instrText>
            </w:r>
            <w:r w:rsidR="00865BBA">
              <w:rPr>
                <w:noProof/>
                <w:webHidden/>
              </w:rPr>
            </w:r>
            <w:r w:rsidR="00865BBA">
              <w:rPr>
                <w:noProof/>
                <w:webHidden/>
              </w:rPr>
              <w:fldChar w:fldCharType="separate"/>
            </w:r>
            <w:r w:rsidR="00893E36">
              <w:rPr>
                <w:noProof/>
                <w:webHidden/>
              </w:rPr>
              <w:t>33</w:t>
            </w:r>
            <w:r w:rsidR="00865BBA">
              <w:rPr>
                <w:noProof/>
                <w:webHidden/>
              </w:rPr>
              <w:fldChar w:fldCharType="end"/>
            </w:r>
          </w:hyperlink>
        </w:p>
        <w:p w14:paraId="7E297675" w14:textId="7D588639"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0" w:history="1">
            <w:r w:rsidR="00865BBA" w:rsidRPr="00E32D88">
              <w:rPr>
                <w:rStyle w:val="Hyperlink"/>
                <w:noProof/>
                <w:lang w:val="en-US"/>
              </w:rPr>
              <w:t>5.</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Evaluating Popular Federated Learning Frameworks</w:t>
            </w:r>
            <w:r w:rsidR="00865BBA">
              <w:rPr>
                <w:noProof/>
                <w:webHidden/>
              </w:rPr>
              <w:tab/>
            </w:r>
            <w:r w:rsidR="00865BBA">
              <w:rPr>
                <w:noProof/>
                <w:webHidden/>
              </w:rPr>
              <w:fldChar w:fldCharType="begin"/>
            </w:r>
            <w:r w:rsidR="00865BBA">
              <w:rPr>
                <w:noProof/>
                <w:webHidden/>
              </w:rPr>
              <w:instrText xml:space="preserve"> PAGEREF _Toc173089320 \h </w:instrText>
            </w:r>
            <w:r w:rsidR="00865BBA">
              <w:rPr>
                <w:noProof/>
                <w:webHidden/>
              </w:rPr>
            </w:r>
            <w:r w:rsidR="00865BBA">
              <w:rPr>
                <w:noProof/>
                <w:webHidden/>
              </w:rPr>
              <w:fldChar w:fldCharType="separate"/>
            </w:r>
            <w:r w:rsidR="00893E36">
              <w:rPr>
                <w:noProof/>
                <w:webHidden/>
              </w:rPr>
              <w:t>33</w:t>
            </w:r>
            <w:r w:rsidR="00865BBA">
              <w:rPr>
                <w:noProof/>
                <w:webHidden/>
              </w:rPr>
              <w:fldChar w:fldCharType="end"/>
            </w:r>
          </w:hyperlink>
        </w:p>
        <w:p w14:paraId="17B25480" w14:textId="62502703"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1" w:history="1">
            <w:r w:rsidR="00865BBA" w:rsidRPr="00E32D88">
              <w:rPr>
                <w:rStyle w:val="Hyperlink"/>
                <w:bCs/>
                <w:noProof/>
                <w:spacing w:val="-2"/>
                <w:lang w:val="en-US"/>
              </w:rPr>
              <w:t>5.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PySyft</w:t>
            </w:r>
            <w:r w:rsidR="00865BBA">
              <w:rPr>
                <w:noProof/>
                <w:webHidden/>
              </w:rPr>
              <w:tab/>
            </w:r>
            <w:r w:rsidR="00865BBA">
              <w:rPr>
                <w:noProof/>
                <w:webHidden/>
              </w:rPr>
              <w:fldChar w:fldCharType="begin"/>
            </w:r>
            <w:r w:rsidR="00865BBA">
              <w:rPr>
                <w:noProof/>
                <w:webHidden/>
              </w:rPr>
              <w:instrText xml:space="preserve"> PAGEREF _Toc173089321 \h </w:instrText>
            </w:r>
            <w:r w:rsidR="00865BBA">
              <w:rPr>
                <w:noProof/>
                <w:webHidden/>
              </w:rPr>
            </w:r>
            <w:r w:rsidR="00865BBA">
              <w:rPr>
                <w:noProof/>
                <w:webHidden/>
              </w:rPr>
              <w:fldChar w:fldCharType="separate"/>
            </w:r>
            <w:r w:rsidR="00893E36">
              <w:rPr>
                <w:noProof/>
                <w:webHidden/>
              </w:rPr>
              <w:t>34</w:t>
            </w:r>
            <w:r w:rsidR="00865BBA">
              <w:rPr>
                <w:noProof/>
                <w:webHidden/>
              </w:rPr>
              <w:fldChar w:fldCharType="end"/>
            </w:r>
          </w:hyperlink>
        </w:p>
        <w:p w14:paraId="2F607EDA" w14:textId="6B4EF58D"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2" w:history="1">
            <w:r w:rsidR="00865BBA" w:rsidRPr="00E32D88">
              <w:rPr>
                <w:rStyle w:val="Hyperlink"/>
                <w:bCs/>
                <w:noProof/>
                <w:spacing w:val="-2"/>
                <w:lang w:val="en-US"/>
              </w:rPr>
              <w:t>5.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ATE</w:t>
            </w:r>
            <w:r w:rsidR="00865BBA">
              <w:rPr>
                <w:noProof/>
                <w:webHidden/>
              </w:rPr>
              <w:tab/>
            </w:r>
            <w:r w:rsidR="00865BBA">
              <w:rPr>
                <w:noProof/>
                <w:webHidden/>
              </w:rPr>
              <w:fldChar w:fldCharType="begin"/>
            </w:r>
            <w:r w:rsidR="00865BBA">
              <w:rPr>
                <w:noProof/>
                <w:webHidden/>
              </w:rPr>
              <w:instrText xml:space="preserve"> PAGEREF _Toc173089322 \h </w:instrText>
            </w:r>
            <w:r w:rsidR="00865BBA">
              <w:rPr>
                <w:noProof/>
                <w:webHidden/>
              </w:rPr>
              <w:fldChar w:fldCharType="separate"/>
            </w:r>
            <w:r w:rsidR="00893E36">
              <w:rPr>
                <w:b/>
                <w:bCs/>
                <w:noProof/>
                <w:webHidden/>
                <w:lang w:val="en-US"/>
              </w:rPr>
              <w:t>Error! Bookmark not defined.</w:t>
            </w:r>
            <w:r w:rsidR="00865BBA">
              <w:rPr>
                <w:noProof/>
                <w:webHidden/>
              </w:rPr>
              <w:fldChar w:fldCharType="end"/>
            </w:r>
          </w:hyperlink>
        </w:p>
        <w:p w14:paraId="23EF4E8F" w14:textId="5C151AB1"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3" w:history="1">
            <w:r w:rsidR="00865BBA" w:rsidRPr="00E32D88">
              <w:rPr>
                <w:rStyle w:val="Hyperlink"/>
                <w:bCs/>
                <w:noProof/>
                <w:spacing w:val="-2"/>
                <w:lang w:val="en-US"/>
              </w:rPr>
              <w:t>5.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lower</w:t>
            </w:r>
            <w:r w:rsidR="00865BBA">
              <w:rPr>
                <w:noProof/>
                <w:webHidden/>
              </w:rPr>
              <w:tab/>
            </w:r>
            <w:r w:rsidR="00865BBA">
              <w:rPr>
                <w:noProof/>
                <w:webHidden/>
              </w:rPr>
              <w:fldChar w:fldCharType="begin"/>
            </w:r>
            <w:r w:rsidR="00865BBA">
              <w:rPr>
                <w:noProof/>
                <w:webHidden/>
              </w:rPr>
              <w:instrText xml:space="preserve"> PAGEREF _Toc173089323 \h </w:instrText>
            </w:r>
            <w:r w:rsidR="00865BBA">
              <w:rPr>
                <w:noProof/>
                <w:webHidden/>
              </w:rPr>
            </w:r>
            <w:r w:rsidR="00865BBA">
              <w:rPr>
                <w:noProof/>
                <w:webHidden/>
              </w:rPr>
              <w:fldChar w:fldCharType="separate"/>
            </w:r>
            <w:r w:rsidR="00893E36">
              <w:rPr>
                <w:noProof/>
                <w:webHidden/>
              </w:rPr>
              <w:t>34</w:t>
            </w:r>
            <w:r w:rsidR="00865BBA">
              <w:rPr>
                <w:noProof/>
                <w:webHidden/>
              </w:rPr>
              <w:fldChar w:fldCharType="end"/>
            </w:r>
          </w:hyperlink>
        </w:p>
        <w:p w14:paraId="2EA583DD" w14:textId="18AE11E1"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4" w:history="1">
            <w:r w:rsidR="00865BBA" w:rsidRPr="00E32D88">
              <w:rPr>
                <w:rStyle w:val="Hyperlink"/>
                <w:bCs/>
                <w:noProof/>
                <w:spacing w:val="-2"/>
                <w:lang w:val="en-US"/>
              </w:rPr>
              <w:t>5.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ML</w:t>
            </w:r>
            <w:r w:rsidR="00865BBA">
              <w:rPr>
                <w:noProof/>
                <w:webHidden/>
              </w:rPr>
              <w:tab/>
            </w:r>
            <w:r w:rsidR="00865BBA">
              <w:rPr>
                <w:noProof/>
                <w:webHidden/>
              </w:rPr>
              <w:fldChar w:fldCharType="begin"/>
            </w:r>
            <w:r w:rsidR="00865BBA">
              <w:rPr>
                <w:noProof/>
                <w:webHidden/>
              </w:rPr>
              <w:instrText xml:space="preserve"> PAGEREF _Toc173089324 \h </w:instrText>
            </w:r>
            <w:r w:rsidR="00865BBA">
              <w:rPr>
                <w:noProof/>
                <w:webHidden/>
              </w:rPr>
            </w:r>
            <w:r w:rsidR="00865BBA">
              <w:rPr>
                <w:noProof/>
                <w:webHidden/>
              </w:rPr>
              <w:fldChar w:fldCharType="separate"/>
            </w:r>
            <w:r w:rsidR="00893E36">
              <w:rPr>
                <w:noProof/>
                <w:webHidden/>
              </w:rPr>
              <w:t>34</w:t>
            </w:r>
            <w:r w:rsidR="00865BBA">
              <w:rPr>
                <w:noProof/>
                <w:webHidden/>
              </w:rPr>
              <w:fldChar w:fldCharType="end"/>
            </w:r>
          </w:hyperlink>
        </w:p>
        <w:p w14:paraId="1EC08CCE" w14:textId="74B27D9E"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5" w:history="1">
            <w:r w:rsidR="00865BBA" w:rsidRPr="00E32D88">
              <w:rPr>
                <w:rStyle w:val="Hyperlink"/>
                <w:bCs/>
                <w:noProof/>
                <w:spacing w:val="-2"/>
                <w:lang w:val="en-US"/>
              </w:rPr>
              <w:t>5.5.</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TensorFlow Federated</w:t>
            </w:r>
            <w:r w:rsidR="00865BBA">
              <w:rPr>
                <w:noProof/>
                <w:webHidden/>
              </w:rPr>
              <w:tab/>
            </w:r>
            <w:r w:rsidR="00865BBA">
              <w:rPr>
                <w:noProof/>
                <w:webHidden/>
              </w:rPr>
              <w:fldChar w:fldCharType="begin"/>
            </w:r>
            <w:r w:rsidR="00865BBA">
              <w:rPr>
                <w:noProof/>
                <w:webHidden/>
              </w:rPr>
              <w:instrText xml:space="preserve"> PAGEREF _Toc173089325 \h </w:instrText>
            </w:r>
            <w:r w:rsidR="00865BBA">
              <w:rPr>
                <w:noProof/>
                <w:webHidden/>
              </w:rPr>
            </w:r>
            <w:r w:rsidR="00865BBA">
              <w:rPr>
                <w:noProof/>
                <w:webHidden/>
              </w:rPr>
              <w:fldChar w:fldCharType="separate"/>
            </w:r>
            <w:r w:rsidR="00893E36">
              <w:rPr>
                <w:noProof/>
                <w:webHidden/>
              </w:rPr>
              <w:t>34</w:t>
            </w:r>
            <w:r w:rsidR="00865BBA">
              <w:rPr>
                <w:noProof/>
                <w:webHidden/>
              </w:rPr>
              <w:fldChar w:fldCharType="end"/>
            </w:r>
          </w:hyperlink>
        </w:p>
        <w:p w14:paraId="5BE6744E" w14:textId="1301FEBA"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6" w:history="1">
            <w:r w:rsidR="00865BBA" w:rsidRPr="00E32D88">
              <w:rPr>
                <w:rStyle w:val="Hyperlink"/>
                <w:bCs/>
                <w:noProof/>
                <w:spacing w:val="-2"/>
                <w:lang w:val="en-US"/>
              </w:rPr>
              <w:t>5.6.</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Conclusions and summary</w:t>
            </w:r>
            <w:r w:rsidR="00865BBA">
              <w:rPr>
                <w:noProof/>
                <w:webHidden/>
              </w:rPr>
              <w:tab/>
            </w:r>
            <w:r w:rsidR="00865BBA">
              <w:rPr>
                <w:noProof/>
                <w:webHidden/>
              </w:rPr>
              <w:fldChar w:fldCharType="begin"/>
            </w:r>
            <w:r w:rsidR="00865BBA">
              <w:rPr>
                <w:noProof/>
                <w:webHidden/>
              </w:rPr>
              <w:instrText xml:space="preserve"> PAGEREF _Toc173089326 \h </w:instrText>
            </w:r>
            <w:r w:rsidR="00865BBA">
              <w:rPr>
                <w:noProof/>
                <w:webHidden/>
              </w:rPr>
            </w:r>
            <w:r w:rsidR="00865BBA">
              <w:rPr>
                <w:noProof/>
                <w:webHidden/>
              </w:rPr>
              <w:fldChar w:fldCharType="separate"/>
            </w:r>
            <w:r w:rsidR="00893E36">
              <w:rPr>
                <w:noProof/>
                <w:webHidden/>
              </w:rPr>
              <w:t>34</w:t>
            </w:r>
            <w:r w:rsidR="00865BBA">
              <w:rPr>
                <w:noProof/>
                <w:webHidden/>
              </w:rPr>
              <w:fldChar w:fldCharType="end"/>
            </w:r>
          </w:hyperlink>
        </w:p>
        <w:p w14:paraId="3308BA64" w14:textId="66A5E82A"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7" w:history="1">
            <w:r w:rsidR="00865BBA" w:rsidRPr="00E32D88">
              <w:rPr>
                <w:rStyle w:val="Hyperlink"/>
                <w:noProof/>
                <w:lang w:val="en-US"/>
              </w:rPr>
              <w:t>6.</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Server Development</w:t>
            </w:r>
            <w:r w:rsidR="00865BBA">
              <w:rPr>
                <w:noProof/>
                <w:webHidden/>
              </w:rPr>
              <w:tab/>
            </w:r>
            <w:r w:rsidR="00865BBA">
              <w:rPr>
                <w:noProof/>
                <w:webHidden/>
              </w:rPr>
              <w:fldChar w:fldCharType="begin"/>
            </w:r>
            <w:r w:rsidR="00865BBA">
              <w:rPr>
                <w:noProof/>
                <w:webHidden/>
              </w:rPr>
              <w:instrText xml:space="preserve"> PAGEREF _Toc173089327 \h </w:instrText>
            </w:r>
            <w:r w:rsidR="00865BBA">
              <w:rPr>
                <w:noProof/>
                <w:webHidden/>
              </w:rPr>
            </w:r>
            <w:r w:rsidR="00865BBA">
              <w:rPr>
                <w:noProof/>
                <w:webHidden/>
              </w:rPr>
              <w:fldChar w:fldCharType="separate"/>
            </w:r>
            <w:r w:rsidR="00893E36">
              <w:rPr>
                <w:noProof/>
                <w:webHidden/>
              </w:rPr>
              <w:t>34</w:t>
            </w:r>
            <w:r w:rsidR="00865BBA">
              <w:rPr>
                <w:noProof/>
                <w:webHidden/>
              </w:rPr>
              <w:fldChar w:fldCharType="end"/>
            </w:r>
          </w:hyperlink>
        </w:p>
        <w:p w14:paraId="70E350F0" w14:textId="7A9A29DD"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8" w:history="1">
            <w:r w:rsidR="00865BBA" w:rsidRPr="00E32D88">
              <w:rPr>
                <w:rStyle w:val="Hyperlink"/>
                <w:bCs/>
                <w:noProof/>
                <w:spacing w:val="-2"/>
                <w:lang w:val="en-US"/>
              </w:rPr>
              <w:t>6.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Architecture</w:t>
            </w:r>
            <w:r w:rsidR="00865BBA">
              <w:rPr>
                <w:noProof/>
                <w:webHidden/>
              </w:rPr>
              <w:tab/>
            </w:r>
            <w:r w:rsidR="00865BBA">
              <w:rPr>
                <w:noProof/>
                <w:webHidden/>
              </w:rPr>
              <w:fldChar w:fldCharType="begin"/>
            </w:r>
            <w:r w:rsidR="00865BBA">
              <w:rPr>
                <w:noProof/>
                <w:webHidden/>
              </w:rPr>
              <w:instrText xml:space="preserve"> PAGEREF _Toc173089328 \h </w:instrText>
            </w:r>
            <w:r w:rsidR="00865BBA">
              <w:rPr>
                <w:noProof/>
                <w:webHidden/>
              </w:rPr>
            </w:r>
            <w:r w:rsidR="00865BBA">
              <w:rPr>
                <w:noProof/>
                <w:webHidden/>
              </w:rPr>
              <w:fldChar w:fldCharType="separate"/>
            </w:r>
            <w:r w:rsidR="00893E36">
              <w:rPr>
                <w:noProof/>
                <w:webHidden/>
              </w:rPr>
              <w:t>35</w:t>
            </w:r>
            <w:r w:rsidR="00865BBA">
              <w:rPr>
                <w:noProof/>
                <w:webHidden/>
              </w:rPr>
              <w:fldChar w:fldCharType="end"/>
            </w:r>
          </w:hyperlink>
        </w:p>
        <w:p w14:paraId="5BA4F362" w14:textId="7D30A954"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29" w:history="1">
            <w:r w:rsidR="00865BBA" w:rsidRPr="00E32D88">
              <w:rPr>
                <w:rStyle w:val="Hyperlink"/>
                <w:rFonts w:eastAsia="Calibri" w:cs="Calibri"/>
                <w:bCs/>
                <w:noProof/>
                <w:spacing w:val="-2"/>
                <w:lang w:val="en-US"/>
              </w:rPr>
              <w:t>6.1.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omponents</w:t>
            </w:r>
            <w:r w:rsidR="00865BBA">
              <w:rPr>
                <w:noProof/>
                <w:webHidden/>
              </w:rPr>
              <w:tab/>
            </w:r>
            <w:r w:rsidR="00865BBA">
              <w:rPr>
                <w:noProof/>
                <w:webHidden/>
              </w:rPr>
              <w:fldChar w:fldCharType="begin"/>
            </w:r>
            <w:r w:rsidR="00865BBA">
              <w:rPr>
                <w:noProof/>
                <w:webHidden/>
              </w:rPr>
              <w:instrText xml:space="preserve"> PAGEREF _Toc173089329 \h </w:instrText>
            </w:r>
            <w:r w:rsidR="00865BBA">
              <w:rPr>
                <w:noProof/>
                <w:webHidden/>
              </w:rPr>
            </w:r>
            <w:r w:rsidR="00865BBA">
              <w:rPr>
                <w:noProof/>
                <w:webHidden/>
              </w:rPr>
              <w:fldChar w:fldCharType="separate"/>
            </w:r>
            <w:r w:rsidR="00893E36">
              <w:rPr>
                <w:noProof/>
                <w:webHidden/>
              </w:rPr>
              <w:t>35</w:t>
            </w:r>
            <w:r w:rsidR="00865BBA">
              <w:rPr>
                <w:noProof/>
                <w:webHidden/>
              </w:rPr>
              <w:fldChar w:fldCharType="end"/>
            </w:r>
          </w:hyperlink>
        </w:p>
        <w:p w14:paraId="6219DB87" w14:textId="0BA0D6FA"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30" w:history="1">
            <w:r w:rsidR="00865BBA" w:rsidRPr="00E32D88">
              <w:rPr>
                <w:rStyle w:val="Hyperlink"/>
                <w:rFonts w:eastAsia="Calibri" w:cs="Calibri"/>
                <w:bCs/>
                <w:noProof/>
                <w:spacing w:val="-2"/>
                <w:lang w:val="en-US"/>
              </w:rPr>
              <w:t>6.1.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ommunication protocols</w:t>
            </w:r>
            <w:r w:rsidR="00865BBA">
              <w:rPr>
                <w:noProof/>
                <w:webHidden/>
              </w:rPr>
              <w:tab/>
            </w:r>
            <w:r w:rsidR="00865BBA">
              <w:rPr>
                <w:noProof/>
                <w:webHidden/>
              </w:rPr>
              <w:fldChar w:fldCharType="begin"/>
            </w:r>
            <w:r w:rsidR="00865BBA">
              <w:rPr>
                <w:noProof/>
                <w:webHidden/>
              </w:rPr>
              <w:instrText xml:space="preserve"> PAGEREF _Toc173089330 \h </w:instrText>
            </w:r>
            <w:r w:rsidR="00865BBA">
              <w:rPr>
                <w:noProof/>
                <w:webHidden/>
              </w:rPr>
            </w:r>
            <w:r w:rsidR="00865BBA">
              <w:rPr>
                <w:noProof/>
                <w:webHidden/>
              </w:rPr>
              <w:fldChar w:fldCharType="separate"/>
            </w:r>
            <w:r w:rsidR="00893E36">
              <w:rPr>
                <w:noProof/>
                <w:webHidden/>
              </w:rPr>
              <w:t>35</w:t>
            </w:r>
            <w:r w:rsidR="00865BBA">
              <w:rPr>
                <w:noProof/>
                <w:webHidden/>
              </w:rPr>
              <w:fldChar w:fldCharType="end"/>
            </w:r>
          </w:hyperlink>
        </w:p>
        <w:p w14:paraId="1507BD96" w14:textId="75F9329E"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1" w:history="1">
            <w:r w:rsidR="00865BBA" w:rsidRPr="00E32D88">
              <w:rPr>
                <w:rStyle w:val="Hyperlink"/>
                <w:bCs/>
                <w:noProof/>
                <w:spacing w:val="-2"/>
                <w:lang w:val="en-US"/>
              </w:rPr>
              <w:t>6.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Sever Functions</w:t>
            </w:r>
            <w:r w:rsidR="00865BBA">
              <w:rPr>
                <w:noProof/>
                <w:webHidden/>
              </w:rPr>
              <w:tab/>
            </w:r>
            <w:r w:rsidR="00865BBA">
              <w:rPr>
                <w:noProof/>
                <w:webHidden/>
              </w:rPr>
              <w:fldChar w:fldCharType="begin"/>
            </w:r>
            <w:r w:rsidR="00865BBA">
              <w:rPr>
                <w:noProof/>
                <w:webHidden/>
              </w:rPr>
              <w:instrText xml:space="preserve"> PAGEREF _Toc173089331 \h </w:instrText>
            </w:r>
            <w:r w:rsidR="00865BBA">
              <w:rPr>
                <w:noProof/>
                <w:webHidden/>
              </w:rPr>
            </w:r>
            <w:r w:rsidR="00865BBA">
              <w:rPr>
                <w:noProof/>
                <w:webHidden/>
              </w:rPr>
              <w:fldChar w:fldCharType="separate"/>
            </w:r>
            <w:r w:rsidR="00893E36">
              <w:rPr>
                <w:noProof/>
                <w:webHidden/>
              </w:rPr>
              <w:t>35</w:t>
            </w:r>
            <w:r w:rsidR="00865BBA">
              <w:rPr>
                <w:noProof/>
                <w:webHidden/>
              </w:rPr>
              <w:fldChar w:fldCharType="end"/>
            </w:r>
          </w:hyperlink>
        </w:p>
        <w:p w14:paraId="6500DA6A" w14:textId="501073A1"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32" w:history="1">
            <w:r w:rsidR="00865BBA" w:rsidRPr="00E32D88">
              <w:rPr>
                <w:rStyle w:val="Hyperlink"/>
                <w:rFonts w:eastAsia="Calibri" w:cs="Calibri"/>
                <w:bCs/>
                <w:noProof/>
                <w:spacing w:val="-2"/>
                <w:lang w:val="en-US"/>
              </w:rPr>
              <w:t>6.2.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ore Functionalities</w:t>
            </w:r>
            <w:r w:rsidR="00865BBA">
              <w:rPr>
                <w:noProof/>
                <w:webHidden/>
              </w:rPr>
              <w:tab/>
            </w:r>
            <w:r w:rsidR="00865BBA">
              <w:rPr>
                <w:noProof/>
                <w:webHidden/>
              </w:rPr>
              <w:fldChar w:fldCharType="begin"/>
            </w:r>
            <w:r w:rsidR="00865BBA">
              <w:rPr>
                <w:noProof/>
                <w:webHidden/>
              </w:rPr>
              <w:instrText xml:space="preserve"> PAGEREF _Toc173089332 \h </w:instrText>
            </w:r>
            <w:r w:rsidR="00865BBA">
              <w:rPr>
                <w:noProof/>
                <w:webHidden/>
              </w:rPr>
            </w:r>
            <w:r w:rsidR="00865BBA">
              <w:rPr>
                <w:noProof/>
                <w:webHidden/>
              </w:rPr>
              <w:fldChar w:fldCharType="separate"/>
            </w:r>
            <w:r w:rsidR="00893E36">
              <w:rPr>
                <w:noProof/>
                <w:webHidden/>
              </w:rPr>
              <w:t>35</w:t>
            </w:r>
            <w:r w:rsidR="00865BBA">
              <w:rPr>
                <w:noProof/>
                <w:webHidden/>
              </w:rPr>
              <w:fldChar w:fldCharType="end"/>
            </w:r>
          </w:hyperlink>
        </w:p>
        <w:p w14:paraId="6CC7F3D0" w14:textId="423393AC"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33" w:history="1">
            <w:r w:rsidR="00865BBA" w:rsidRPr="00E32D88">
              <w:rPr>
                <w:rStyle w:val="Hyperlink"/>
                <w:rFonts w:eastAsia="Calibri" w:cs="Calibri"/>
                <w:bCs/>
                <w:noProof/>
                <w:spacing w:val="-2"/>
                <w:lang w:val="en-US"/>
              </w:rPr>
              <w:t>6.2.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oordination with clients</w:t>
            </w:r>
            <w:r w:rsidR="00865BBA">
              <w:rPr>
                <w:noProof/>
                <w:webHidden/>
              </w:rPr>
              <w:tab/>
            </w:r>
            <w:r w:rsidR="00865BBA">
              <w:rPr>
                <w:noProof/>
                <w:webHidden/>
              </w:rPr>
              <w:fldChar w:fldCharType="begin"/>
            </w:r>
            <w:r w:rsidR="00865BBA">
              <w:rPr>
                <w:noProof/>
                <w:webHidden/>
              </w:rPr>
              <w:instrText xml:space="preserve"> PAGEREF _Toc173089333 \h </w:instrText>
            </w:r>
            <w:r w:rsidR="00865BBA">
              <w:rPr>
                <w:noProof/>
                <w:webHidden/>
              </w:rPr>
            </w:r>
            <w:r w:rsidR="00865BBA">
              <w:rPr>
                <w:noProof/>
                <w:webHidden/>
              </w:rPr>
              <w:fldChar w:fldCharType="separate"/>
            </w:r>
            <w:r w:rsidR="00893E36">
              <w:rPr>
                <w:noProof/>
                <w:webHidden/>
              </w:rPr>
              <w:t>35</w:t>
            </w:r>
            <w:r w:rsidR="00865BBA">
              <w:rPr>
                <w:noProof/>
                <w:webHidden/>
              </w:rPr>
              <w:fldChar w:fldCharType="end"/>
            </w:r>
          </w:hyperlink>
        </w:p>
        <w:p w14:paraId="4DE17490" w14:textId="6F038B87"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4" w:history="1">
            <w:r w:rsidR="00865BBA" w:rsidRPr="00E32D88">
              <w:rPr>
                <w:rStyle w:val="Hyperlink"/>
                <w:bCs/>
                <w:noProof/>
                <w:spacing w:val="-2"/>
                <w:lang w:val="en-US"/>
              </w:rPr>
              <w:t>6.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Machine Learning Models Used</w:t>
            </w:r>
            <w:r w:rsidR="00865BBA">
              <w:rPr>
                <w:noProof/>
                <w:webHidden/>
              </w:rPr>
              <w:tab/>
            </w:r>
            <w:r w:rsidR="00865BBA">
              <w:rPr>
                <w:noProof/>
                <w:webHidden/>
              </w:rPr>
              <w:fldChar w:fldCharType="begin"/>
            </w:r>
            <w:r w:rsidR="00865BBA">
              <w:rPr>
                <w:noProof/>
                <w:webHidden/>
              </w:rPr>
              <w:instrText xml:space="preserve"> PAGEREF _Toc173089334 \h </w:instrText>
            </w:r>
            <w:r w:rsidR="00865BBA">
              <w:rPr>
                <w:noProof/>
                <w:webHidden/>
              </w:rPr>
            </w:r>
            <w:r w:rsidR="00865BBA">
              <w:rPr>
                <w:noProof/>
                <w:webHidden/>
              </w:rPr>
              <w:fldChar w:fldCharType="separate"/>
            </w:r>
            <w:r w:rsidR="00893E36">
              <w:rPr>
                <w:noProof/>
                <w:webHidden/>
              </w:rPr>
              <w:t>35</w:t>
            </w:r>
            <w:r w:rsidR="00865BBA">
              <w:rPr>
                <w:noProof/>
                <w:webHidden/>
              </w:rPr>
              <w:fldChar w:fldCharType="end"/>
            </w:r>
          </w:hyperlink>
        </w:p>
        <w:p w14:paraId="5D4197D8" w14:textId="60D35A52"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35" w:history="1">
            <w:r w:rsidR="00865BBA" w:rsidRPr="00E32D88">
              <w:rPr>
                <w:rStyle w:val="Hyperlink"/>
                <w:rFonts w:eastAsia="Calibri" w:cs="Calibri"/>
                <w:bCs/>
                <w:noProof/>
                <w:spacing w:val="-2"/>
                <w:lang w:val="en-US"/>
              </w:rPr>
              <w:t>6.3.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Types of Models Implemented</w:t>
            </w:r>
            <w:r w:rsidR="00865BBA">
              <w:rPr>
                <w:noProof/>
                <w:webHidden/>
              </w:rPr>
              <w:tab/>
            </w:r>
            <w:r w:rsidR="00865BBA">
              <w:rPr>
                <w:noProof/>
                <w:webHidden/>
              </w:rPr>
              <w:fldChar w:fldCharType="begin"/>
            </w:r>
            <w:r w:rsidR="00865BBA">
              <w:rPr>
                <w:noProof/>
                <w:webHidden/>
              </w:rPr>
              <w:instrText xml:space="preserve"> PAGEREF _Toc173089335 \h </w:instrText>
            </w:r>
            <w:r w:rsidR="00865BBA">
              <w:rPr>
                <w:noProof/>
                <w:webHidden/>
              </w:rPr>
            </w:r>
            <w:r w:rsidR="00865BBA">
              <w:rPr>
                <w:noProof/>
                <w:webHidden/>
              </w:rPr>
              <w:fldChar w:fldCharType="separate"/>
            </w:r>
            <w:r w:rsidR="00893E36">
              <w:rPr>
                <w:noProof/>
                <w:webHidden/>
              </w:rPr>
              <w:t>35</w:t>
            </w:r>
            <w:r w:rsidR="00865BBA">
              <w:rPr>
                <w:noProof/>
                <w:webHidden/>
              </w:rPr>
              <w:fldChar w:fldCharType="end"/>
            </w:r>
          </w:hyperlink>
        </w:p>
        <w:p w14:paraId="386B2A03" w14:textId="690697AB"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6" w:history="1">
            <w:r w:rsidR="00865BBA" w:rsidRPr="00E32D88">
              <w:rPr>
                <w:rStyle w:val="Hyperlink"/>
                <w:bCs/>
                <w:noProof/>
                <w:spacing w:val="-2"/>
                <w:lang w:val="en-US"/>
              </w:rPr>
              <w:t>6.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Data Collection</w:t>
            </w:r>
            <w:r w:rsidR="00865BBA">
              <w:rPr>
                <w:noProof/>
                <w:webHidden/>
              </w:rPr>
              <w:tab/>
            </w:r>
            <w:r w:rsidR="00865BBA">
              <w:rPr>
                <w:noProof/>
                <w:webHidden/>
              </w:rPr>
              <w:fldChar w:fldCharType="begin"/>
            </w:r>
            <w:r w:rsidR="00865BBA">
              <w:rPr>
                <w:noProof/>
                <w:webHidden/>
              </w:rPr>
              <w:instrText xml:space="preserve"> PAGEREF _Toc173089336 \h </w:instrText>
            </w:r>
            <w:r w:rsidR="00865BBA">
              <w:rPr>
                <w:noProof/>
                <w:webHidden/>
              </w:rPr>
            </w:r>
            <w:r w:rsidR="00865BBA">
              <w:rPr>
                <w:noProof/>
                <w:webHidden/>
              </w:rPr>
              <w:fldChar w:fldCharType="separate"/>
            </w:r>
            <w:r w:rsidR="00893E36">
              <w:rPr>
                <w:noProof/>
                <w:webHidden/>
              </w:rPr>
              <w:t>35</w:t>
            </w:r>
            <w:r w:rsidR="00865BBA">
              <w:rPr>
                <w:noProof/>
                <w:webHidden/>
              </w:rPr>
              <w:fldChar w:fldCharType="end"/>
            </w:r>
          </w:hyperlink>
        </w:p>
        <w:p w14:paraId="02378830" w14:textId="2E164D05"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7" w:history="1">
            <w:r w:rsidR="00865BBA" w:rsidRPr="00E32D88">
              <w:rPr>
                <w:rStyle w:val="Hyperlink"/>
                <w:noProof/>
                <w:lang w:val="en-US"/>
              </w:rPr>
              <w:t>7.</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Validating results</w:t>
            </w:r>
            <w:r w:rsidR="00865BBA">
              <w:rPr>
                <w:noProof/>
                <w:webHidden/>
              </w:rPr>
              <w:tab/>
            </w:r>
            <w:r w:rsidR="00865BBA">
              <w:rPr>
                <w:noProof/>
                <w:webHidden/>
              </w:rPr>
              <w:fldChar w:fldCharType="begin"/>
            </w:r>
            <w:r w:rsidR="00865BBA">
              <w:rPr>
                <w:noProof/>
                <w:webHidden/>
              </w:rPr>
              <w:instrText xml:space="preserve"> PAGEREF _Toc173089337 \h </w:instrText>
            </w:r>
            <w:r w:rsidR="00865BBA">
              <w:rPr>
                <w:noProof/>
                <w:webHidden/>
              </w:rPr>
            </w:r>
            <w:r w:rsidR="00865BBA">
              <w:rPr>
                <w:noProof/>
                <w:webHidden/>
              </w:rPr>
              <w:fldChar w:fldCharType="separate"/>
            </w:r>
            <w:r w:rsidR="00893E36">
              <w:rPr>
                <w:noProof/>
                <w:webHidden/>
              </w:rPr>
              <w:t>35</w:t>
            </w:r>
            <w:r w:rsidR="00865BBA">
              <w:rPr>
                <w:noProof/>
                <w:webHidden/>
              </w:rPr>
              <w:fldChar w:fldCharType="end"/>
            </w:r>
          </w:hyperlink>
        </w:p>
        <w:p w14:paraId="27705DC6" w14:textId="09BE3006"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8" w:history="1">
            <w:r w:rsidR="00865BBA" w:rsidRPr="00E32D88">
              <w:rPr>
                <w:rStyle w:val="Hyperlink"/>
                <w:bCs/>
                <w:noProof/>
                <w:spacing w:val="-2"/>
                <w:lang w:val="en-US"/>
              </w:rPr>
              <w:t>7.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Non-IDD settings vs Perfectly distributed</w:t>
            </w:r>
            <w:r w:rsidR="00865BBA">
              <w:rPr>
                <w:noProof/>
                <w:webHidden/>
              </w:rPr>
              <w:tab/>
            </w:r>
            <w:r w:rsidR="00865BBA">
              <w:rPr>
                <w:noProof/>
                <w:webHidden/>
              </w:rPr>
              <w:fldChar w:fldCharType="begin"/>
            </w:r>
            <w:r w:rsidR="00865BBA">
              <w:rPr>
                <w:noProof/>
                <w:webHidden/>
              </w:rPr>
              <w:instrText xml:space="preserve"> PAGEREF _Toc173089338 \h </w:instrText>
            </w:r>
            <w:r w:rsidR="00865BBA">
              <w:rPr>
                <w:noProof/>
                <w:webHidden/>
              </w:rPr>
            </w:r>
            <w:r w:rsidR="00865BBA">
              <w:rPr>
                <w:noProof/>
                <w:webHidden/>
              </w:rPr>
              <w:fldChar w:fldCharType="separate"/>
            </w:r>
            <w:r w:rsidR="00893E36">
              <w:rPr>
                <w:noProof/>
                <w:webHidden/>
              </w:rPr>
              <w:t>35</w:t>
            </w:r>
            <w:r w:rsidR="00865BBA">
              <w:rPr>
                <w:noProof/>
                <w:webHidden/>
              </w:rPr>
              <w:fldChar w:fldCharType="end"/>
            </w:r>
          </w:hyperlink>
        </w:p>
        <w:p w14:paraId="1CCA4196" w14:textId="51851B3D"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9" w:history="1">
            <w:r w:rsidR="00865BBA" w:rsidRPr="00E32D88">
              <w:rPr>
                <w:rStyle w:val="Hyperlink"/>
                <w:noProof/>
                <w:lang w:val="en-US"/>
              </w:rPr>
              <w:t>8.</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Research</w:t>
            </w:r>
            <w:r w:rsidR="00865BBA" w:rsidRPr="00E32D88">
              <w:rPr>
                <w:rStyle w:val="Hyperlink"/>
                <w:noProof/>
                <w:spacing w:val="-7"/>
              </w:rPr>
              <w:t xml:space="preserve"> </w:t>
            </w:r>
            <w:r w:rsidR="00865BBA" w:rsidRPr="00E32D88">
              <w:rPr>
                <w:rStyle w:val="Hyperlink"/>
                <w:noProof/>
              </w:rPr>
              <w:t>Conclusion:</w:t>
            </w:r>
            <w:r w:rsidR="00865BBA" w:rsidRPr="00E32D88">
              <w:rPr>
                <w:rStyle w:val="Hyperlink"/>
                <w:noProof/>
                <w:spacing w:val="-5"/>
              </w:rPr>
              <w:t xml:space="preserve"> </w:t>
            </w:r>
            <w:r w:rsidR="00865BBA" w:rsidRPr="00E32D88">
              <w:rPr>
                <w:rStyle w:val="Hyperlink"/>
                <w:noProof/>
              </w:rPr>
              <w:t>Summary,</w:t>
            </w:r>
            <w:r w:rsidR="00865BBA" w:rsidRPr="00E32D88">
              <w:rPr>
                <w:rStyle w:val="Hyperlink"/>
                <w:noProof/>
                <w:spacing w:val="-3"/>
              </w:rPr>
              <w:t xml:space="preserve"> </w:t>
            </w:r>
            <w:r w:rsidR="00865BBA" w:rsidRPr="00E32D88">
              <w:rPr>
                <w:rStyle w:val="Hyperlink"/>
                <w:noProof/>
              </w:rPr>
              <w:t>Limitations,</w:t>
            </w:r>
            <w:r w:rsidR="00865BBA" w:rsidRPr="00E32D88">
              <w:rPr>
                <w:rStyle w:val="Hyperlink"/>
                <w:noProof/>
                <w:spacing w:val="-5"/>
              </w:rPr>
              <w:t xml:space="preserve"> </w:t>
            </w:r>
            <w:r w:rsidR="00865BBA" w:rsidRPr="00E32D88">
              <w:rPr>
                <w:rStyle w:val="Hyperlink"/>
                <w:noProof/>
              </w:rPr>
              <w:t>and</w:t>
            </w:r>
            <w:r w:rsidR="00865BBA" w:rsidRPr="00E32D88">
              <w:rPr>
                <w:rStyle w:val="Hyperlink"/>
                <w:noProof/>
                <w:spacing w:val="-5"/>
              </w:rPr>
              <w:t xml:space="preserve"> </w:t>
            </w:r>
            <w:r w:rsidR="00865BBA" w:rsidRPr="00E32D88">
              <w:rPr>
                <w:rStyle w:val="Hyperlink"/>
                <w:noProof/>
              </w:rPr>
              <w:t>Recommendations</w:t>
            </w:r>
            <w:r w:rsidR="00865BBA">
              <w:rPr>
                <w:noProof/>
                <w:webHidden/>
              </w:rPr>
              <w:tab/>
            </w:r>
            <w:r w:rsidR="00865BBA">
              <w:rPr>
                <w:noProof/>
                <w:webHidden/>
              </w:rPr>
              <w:fldChar w:fldCharType="begin"/>
            </w:r>
            <w:r w:rsidR="00865BBA">
              <w:rPr>
                <w:noProof/>
                <w:webHidden/>
              </w:rPr>
              <w:instrText xml:space="preserve"> PAGEREF _Toc173089339 \h </w:instrText>
            </w:r>
            <w:r w:rsidR="00865BBA">
              <w:rPr>
                <w:noProof/>
                <w:webHidden/>
              </w:rPr>
            </w:r>
            <w:r w:rsidR="00865BBA">
              <w:rPr>
                <w:noProof/>
                <w:webHidden/>
              </w:rPr>
              <w:fldChar w:fldCharType="separate"/>
            </w:r>
            <w:r w:rsidR="00893E36">
              <w:rPr>
                <w:noProof/>
                <w:webHidden/>
              </w:rPr>
              <w:t>35</w:t>
            </w:r>
            <w:r w:rsidR="00865BBA">
              <w:rPr>
                <w:noProof/>
                <w:webHidden/>
              </w:rPr>
              <w:fldChar w:fldCharType="end"/>
            </w:r>
          </w:hyperlink>
        </w:p>
        <w:p w14:paraId="1642DB01" w14:textId="2448A6FB"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40" w:history="1">
            <w:r w:rsidR="00865BBA" w:rsidRPr="00E32D88">
              <w:rPr>
                <w:rStyle w:val="Hyperlink"/>
                <w:noProof/>
                <w:lang w:val="en-US"/>
              </w:rPr>
              <w:t>9.</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References</w:t>
            </w:r>
            <w:r w:rsidR="00865BBA">
              <w:rPr>
                <w:noProof/>
                <w:webHidden/>
              </w:rPr>
              <w:tab/>
            </w:r>
            <w:r w:rsidR="00865BBA">
              <w:rPr>
                <w:noProof/>
                <w:webHidden/>
              </w:rPr>
              <w:fldChar w:fldCharType="begin"/>
            </w:r>
            <w:r w:rsidR="00865BBA">
              <w:rPr>
                <w:noProof/>
                <w:webHidden/>
              </w:rPr>
              <w:instrText xml:space="preserve"> PAGEREF _Toc173089340 \h </w:instrText>
            </w:r>
            <w:r w:rsidR="00865BBA">
              <w:rPr>
                <w:noProof/>
                <w:webHidden/>
              </w:rPr>
            </w:r>
            <w:r w:rsidR="00865BBA">
              <w:rPr>
                <w:noProof/>
                <w:webHidden/>
              </w:rPr>
              <w:fldChar w:fldCharType="separate"/>
            </w:r>
            <w:r w:rsidR="00893E36">
              <w:rPr>
                <w:noProof/>
                <w:webHidden/>
              </w:rPr>
              <w:t>35</w:t>
            </w:r>
            <w:r w:rsidR="00865BBA">
              <w:rPr>
                <w:noProof/>
                <w:webHidden/>
              </w:rPr>
              <w:fldChar w:fldCharType="end"/>
            </w:r>
          </w:hyperlink>
        </w:p>
        <w:p w14:paraId="1DD88218" w14:textId="6FDF744D"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41" w:history="1">
            <w:r w:rsidR="00865BBA" w:rsidRPr="00E32D88">
              <w:rPr>
                <w:rStyle w:val="Hyperlink"/>
                <w:noProof/>
                <w:lang w:val="en-US"/>
              </w:rPr>
              <w:t>10.</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Annex</w:t>
            </w:r>
            <w:r w:rsidR="00865BBA">
              <w:rPr>
                <w:noProof/>
                <w:webHidden/>
              </w:rPr>
              <w:tab/>
            </w:r>
            <w:r w:rsidR="00865BBA">
              <w:rPr>
                <w:noProof/>
                <w:webHidden/>
              </w:rPr>
              <w:fldChar w:fldCharType="begin"/>
            </w:r>
            <w:r w:rsidR="00865BBA">
              <w:rPr>
                <w:noProof/>
                <w:webHidden/>
              </w:rPr>
              <w:instrText xml:space="preserve"> PAGEREF _Toc173089341 \h </w:instrText>
            </w:r>
            <w:r w:rsidR="00865BBA">
              <w:rPr>
                <w:noProof/>
                <w:webHidden/>
              </w:rPr>
            </w:r>
            <w:r w:rsidR="00865BBA">
              <w:rPr>
                <w:noProof/>
                <w:webHidden/>
              </w:rPr>
              <w:fldChar w:fldCharType="separate"/>
            </w:r>
            <w:r w:rsidR="00893E36">
              <w:rPr>
                <w:noProof/>
                <w:webHidden/>
              </w:rPr>
              <w:t>37</w:t>
            </w:r>
            <w:r w:rsidR="00865BBA">
              <w:rPr>
                <w:noProof/>
                <w:webHidden/>
              </w:rPr>
              <w:fldChar w:fldCharType="end"/>
            </w:r>
          </w:hyperlink>
        </w:p>
        <w:p w14:paraId="4C702EE8" w14:textId="16038633"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36063772" w14:textId="4DE8C12B" w:rsidR="005C2598" w:rsidRPr="006710BF" w:rsidRDefault="000910E1" w:rsidP="006710BF">
      <w:pPr>
        <w:pStyle w:val="Heading1"/>
      </w:pPr>
      <w:bookmarkStart w:id="1" w:name="_Toc173089282"/>
      <w:r w:rsidRPr="00984DDF">
        <w:lastRenderedPageBreak/>
        <w:t>Abbreviations</w:t>
      </w:r>
      <w:bookmarkEnd w:id="1"/>
    </w:p>
    <w:tbl>
      <w:tblPr>
        <w:tblW w:w="5214" w:type="dxa"/>
        <w:tblInd w:w="426" w:type="dxa"/>
        <w:tblLook w:val="04A0" w:firstRow="1" w:lastRow="0" w:firstColumn="1" w:lastColumn="0" w:noHBand="0" w:noVBand="1"/>
      </w:tblPr>
      <w:tblGrid>
        <w:gridCol w:w="1134"/>
        <w:gridCol w:w="4080"/>
      </w:tblGrid>
      <w:tr w:rsidR="006710BF" w:rsidRPr="006710BF" w14:paraId="0F20F3FD" w14:textId="77777777" w:rsidTr="006710BF">
        <w:trPr>
          <w:trHeight w:val="288"/>
        </w:trPr>
        <w:tc>
          <w:tcPr>
            <w:tcW w:w="1134" w:type="dxa"/>
            <w:tcBorders>
              <w:top w:val="nil"/>
              <w:left w:val="nil"/>
              <w:bottom w:val="nil"/>
              <w:right w:val="nil"/>
            </w:tcBorders>
            <w:shd w:val="clear" w:color="auto" w:fill="auto"/>
            <w:vAlign w:val="center"/>
            <w:hideMark/>
          </w:tcPr>
          <w:p w14:paraId="2C484A27" w14:textId="77777777" w:rsidR="006710BF" w:rsidRPr="006710BF" w:rsidRDefault="006710BF" w:rsidP="006710BF">
            <w:pPr>
              <w:pStyle w:val="TableParagraph"/>
              <w:spacing w:line="180" w:lineRule="exact"/>
              <w:ind w:left="200"/>
              <w:jc w:val="left"/>
              <w:rPr>
                <w:sz w:val="18"/>
              </w:rPr>
            </w:pPr>
            <w:r w:rsidRPr="006710BF">
              <w:rPr>
                <w:sz w:val="18"/>
              </w:rPr>
              <w:t>AML</w:t>
            </w:r>
          </w:p>
        </w:tc>
        <w:tc>
          <w:tcPr>
            <w:tcW w:w="4080" w:type="dxa"/>
            <w:tcBorders>
              <w:top w:val="nil"/>
              <w:left w:val="nil"/>
              <w:bottom w:val="nil"/>
              <w:right w:val="nil"/>
            </w:tcBorders>
            <w:shd w:val="clear" w:color="auto" w:fill="auto"/>
            <w:vAlign w:val="center"/>
            <w:hideMark/>
          </w:tcPr>
          <w:p w14:paraId="6C5189D0" w14:textId="77777777" w:rsidR="006710BF" w:rsidRPr="006710BF" w:rsidRDefault="006710BF" w:rsidP="006710BF">
            <w:pPr>
              <w:pStyle w:val="TableParagraph"/>
              <w:spacing w:line="180" w:lineRule="exact"/>
              <w:ind w:left="200"/>
              <w:jc w:val="left"/>
              <w:rPr>
                <w:sz w:val="18"/>
              </w:rPr>
            </w:pPr>
            <w:r w:rsidRPr="006710BF">
              <w:rPr>
                <w:sz w:val="18"/>
              </w:rPr>
              <w:t>Azure Machine Learning</w:t>
            </w:r>
          </w:p>
        </w:tc>
      </w:tr>
      <w:tr w:rsidR="006710BF" w:rsidRPr="006710BF" w14:paraId="69D55C14" w14:textId="77777777" w:rsidTr="006710BF">
        <w:trPr>
          <w:trHeight w:val="288"/>
        </w:trPr>
        <w:tc>
          <w:tcPr>
            <w:tcW w:w="1134" w:type="dxa"/>
            <w:tcBorders>
              <w:top w:val="nil"/>
              <w:left w:val="nil"/>
              <w:bottom w:val="nil"/>
              <w:right w:val="nil"/>
            </w:tcBorders>
            <w:shd w:val="clear" w:color="auto" w:fill="auto"/>
            <w:vAlign w:val="center"/>
            <w:hideMark/>
          </w:tcPr>
          <w:p w14:paraId="7E3CFB76" w14:textId="77777777" w:rsidR="006710BF" w:rsidRPr="006710BF" w:rsidRDefault="006710BF" w:rsidP="006710BF">
            <w:pPr>
              <w:pStyle w:val="TableParagraph"/>
              <w:spacing w:line="180" w:lineRule="exact"/>
              <w:ind w:left="200"/>
              <w:jc w:val="left"/>
              <w:rPr>
                <w:sz w:val="18"/>
              </w:rPr>
            </w:pPr>
            <w:r w:rsidRPr="006710BF">
              <w:rPr>
                <w:sz w:val="18"/>
              </w:rPr>
              <w:t>API</w:t>
            </w:r>
          </w:p>
        </w:tc>
        <w:tc>
          <w:tcPr>
            <w:tcW w:w="4080" w:type="dxa"/>
            <w:tcBorders>
              <w:top w:val="nil"/>
              <w:left w:val="nil"/>
              <w:bottom w:val="nil"/>
              <w:right w:val="nil"/>
            </w:tcBorders>
            <w:shd w:val="clear" w:color="auto" w:fill="auto"/>
            <w:vAlign w:val="center"/>
            <w:hideMark/>
          </w:tcPr>
          <w:p w14:paraId="0487D3CF" w14:textId="77777777" w:rsidR="006710BF" w:rsidRPr="006710BF" w:rsidRDefault="006710BF" w:rsidP="006710BF">
            <w:pPr>
              <w:pStyle w:val="TableParagraph"/>
              <w:spacing w:line="180" w:lineRule="exact"/>
              <w:ind w:left="200"/>
              <w:jc w:val="left"/>
              <w:rPr>
                <w:sz w:val="18"/>
              </w:rPr>
            </w:pPr>
            <w:r w:rsidRPr="006710BF">
              <w:rPr>
                <w:sz w:val="18"/>
              </w:rPr>
              <w:t>Application Programming Interface</w:t>
            </w:r>
          </w:p>
        </w:tc>
      </w:tr>
      <w:tr w:rsidR="006710BF" w:rsidRPr="006710BF" w14:paraId="735F383E" w14:textId="77777777" w:rsidTr="006710BF">
        <w:trPr>
          <w:trHeight w:val="288"/>
        </w:trPr>
        <w:tc>
          <w:tcPr>
            <w:tcW w:w="1134" w:type="dxa"/>
            <w:tcBorders>
              <w:top w:val="nil"/>
              <w:left w:val="nil"/>
              <w:bottom w:val="nil"/>
              <w:right w:val="nil"/>
            </w:tcBorders>
            <w:shd w:val="clear" w:color="auto" w:fill="auto"/>
            <w:vAlign w:val="center"/>
            <w:hideMark/>
          </w:tcPr>
          <w:p w14:paraId="393A47BA" w14:textId="77777777" w:rsidR="006710BF" w:rsidRPr="006710BF" w:rsidRDefault="006710BF" w:rsidP="006710BF">
            <w:pPr>
              <w:pStyle w:val="TableParagraph"/>
              <w:spacing w:line="180" w:lineRule="exact"/>
              <w:ind w:left="172" w:right="-343" w:firstLine="28"/>
              <w:jc w:val="left"/>
              <w:rPr>
                <w:sz w:val="18"/>
              </w:rPr>
            </w:pPr>
            <w:r w:rsidRPr="006710BF">
              <w:rPr>
                <w:sz w:val="18"/>
              </w:rPr>
              <w:t>CNN(s)</w:t>
            </w:r>
          </w:p>
        </w:tc>
        <w:tc>
          <w:tcPr>
            <w:tcW w:w="4080" w:type="dxa"/>
            <w:tcBorders>
              <w:top w:val="nil"/>
              <w:left w:val="nil"/>
              <w:bottom w:val="nil"/>
              <w:right w:val="nil"/>
            </w:tcBorders>
            <w:shd w:val="clear" w:color="auto" w:fill="auto"/>
            <w:vAlign w:val="center"/>
            <w:hideMark/>
          </w:tcPr>
          <w:p w14:paraId="0BDE89F5" w14:textId="77777777" w:rsidR="006710BF" w:rsidRPr="006710BF" w:rsidRDefault="006710BF" w:rsidP="006710BF">
            <w:pPr>
              <w:pStyle w:val="TableParagraph"/>
              <w:spacing w:line="180" w:lineRule="exact"/>
              <w:ind w:left="200"/>
              <w:jc w:val="left"/>
              <w:rPr>
                <w:sz w:val="18"/>
              </w:rPr>
            </w:pPr>
            <w:r w:rsidRPr="006710BF">
              <w:rPr>
                <w:sz w:val="18"/>
              </w:rPr>
              <w:t>Convolutional Neural Network(s)</w:t>
            </w:r>
          </w:p>
        </w:tc>
      </w:tr>
      <w:tr w:rsidR="006710BF" w:rsidRPr="006710BF" w14:paraId="5C65C898" w14:textId="77777777" w:rsidTr="006710BF">
        <w:trPr>
          <w:trHeight w:val="288"/>
        </w:trPr>
        <w:tc>
          <w:tcPr>
            <w:tcW w:w="1134" w:type="dxa"/>
            <w:tcBorders>
              <w:top w:val="nil"/>
              <w:left w:val="nil"/>
              <w:bottom w:val="nil"/>
              <w:right w:val="nil"/>
            </w:tcBorders>
            <w:shd w:val="clear" w:color="auto" w:fill="auto"/>
            <w:vAlign w:val="center"/>
            <w:hideMark/>
          </w:tcPr>
          <w:p w14:paraId="26FDA43A" w14:textId="77777777" w:rsidR="006710BF" w:rsidRPr="006710BF" w:rsidRDefault="006710BF" w:rsidP="006710BF">
            <w:pPr>
              <w:pStyle w:val="TableParagraph"/>
              <w:spacing w:line="180" w:lineRule="exact"/>
              <w:ind w:left="200"/>
              <w:jc w:val="left"/>
              <w:rPr>
                <w:sz w:val="18"/>
              </w:rPr>
            </w:pPr>
            <w:r w:rsidRPr="006710BF">
              <w:rPr>
                <w:sz w:val="18"/>
              </w:rPr>
              <w:t xml:space="preserve">DA </w:t>
            </w:r>
          </w:p>
        </w:tc>
        <w:tc>
          <w:tcPr>
            <w:tcW w:w="4080" w:type="dxa"/>
            <w:tcBorders>
              <w:top w:val="nil"/>
              <w:left w:val="nil"/>
              <w:bottom w:val="nil"/>
              <w:right w:val="nil"/>
            </w:tcBorders>
            <w:shd w:val="clear" w:color="auto" w:fill="auto"/>
            <w:vAlign w:val="center"/>
            <w:hideMark/>
          </w:tcPr>
          <w:p w14:paraId="6B9208BA" w14:textId="77777777" w:rsidR="006710BF" w:rsidRPr="006710BF" w:rsidRDefault="006710BF" w:rsidP="006710BF">
            <w:pPr>
              <w:pStyle w:val="TableParagraph"/>
              <w:spacing w:line="180" w:lineRule="exact"/>
              <w:ind w:left="200"/>
              <w:jc w:val="left"/>
              <w:rPr>
                <w:sz w:val="18"/>
              </w:rPr>
            </w:pPr>
            <w:r w:rsidRPr="006710BF">
              <w:rPr>
                <w:sz w:val="18"/>
              </w:rPr>
              <w:t>Data Analytics</w:t>
            </w:r>
          </w:p>
        </w:tc>
      </w:tr>
      <w:tr w:rsidR="006710BF" w:rsidRPr="006710BF" w14:paraId="1943187B" w14:textId="77777777" w:rsidTr="006710BF">
        <w:trPr>
          <w:trHeight w:val="288"/>
        </w:trPr>
        <w:tc>
          <w:tcPr>
            <w:tcW w:w="1134" w:type="dxa"/>
            <w:tcBorders>
              <w:top w:val="nil"/>
              <w:left w:val="nil"/>
              <w:bottom w:val="nil"/>
              <w:right w:val="nil"/>
            </w:tcBorders>
            <w:shd w:val="clear" w:color="auto" w:fill="auto"/>
            <w:vAlign w:val="center"/>
            <w:hideMark/>
          </w:tcPr>
          <w:p w14:paraId="47CD6754" w14:textId="77777777" w:rsidR="006710BF" w:rsidRPr="006710BF" w:rsidRDefault="006710BF" w:rsidP="006710BF">
            <w:pPr>
              <w:pStyle w:val="TableParagraph"/>
              <w:spacing w:line="180" w:lineRule="exact"/>
              <w:ind w:left="200"/>
              <w:jc w:val="left"/>
              <w:rPr>
                <w:sz w:val="18"/>
              </w:rPr>
            </w:pPr>
            <w:r w:rsidRPr="006710BF">
              <w:rPr>
                <w:sz w:val="18"/>
              </w:rPr>
              <w:t>DLT</w:t>
            </w:r>
          </w:p>
        </w:tc>
        <w:tc>
          <w:tcPr>
            <w:tcW w:w="4080" w:type="dxa"/>
            <w:tcBorders>
              <w:top w:val="nil"/>
              <w:left w:val="nil"/>
              <w:bottom w:val="nil"/>
              <w:right w:val="nil"/>
            </w:tcBorders>
            <w:shd w:val="clear" w:color="auto" w:fill="auto"/>
            <w:vAlign w:val="center"/>
            <w:hideMark/>
          </w:tcPr>
          <w:p w14:paraId="2E01E1E0" w14:textId="77777777" w:rsidR="006710BF" w:rsidRPr="006710BF" w:rsidRDefault="006710BF" w:rsidP="006710BF">
            <w:pPr>
              <w:pStyle w:val="TableParagraph"/>
              <w:spacing w:line="180" w:lineRule="exact"/>
              <w:ind w:left="200"/>
              <w:jc w:val="left"/>
              <w:rPr>
                <w:sz w:val="18"/>
              </w:rPr>
            </w:pPr>
            <w:r w:rsidRPr="006710BF">
              <w:rPr>
                <w:sz w:val="18"/>
              </w:rPr>
              <w:t>Distributed Ledger Technology</w:t>
            </w:r>
          </w:p>
        </w:tc>
      </w:tr>
      <w:tr w:rsidR="006710BF" w:rsidRPr="006710BF" w14:paraId="50A33218" w14:textId="77777777" w:rsidTr="006710BF">
        <w:trPr>
          <w:trHeight w:val="288"/>
        </w:trPr>
        <w:tc>
          <w:tcPr>
            <w:tcW w:w="1134" w:type="dxa"/>
            <w:tcBorders>
              <w:top w:val="nil"/>
              <w:left w:val="nil"/>
              <w:bottom w:val="nil"/>
              <w:right w:val="nil"/>
            </w:tcBorders>
            <w:shd w:val="clear" w:color="auto" w:fill="auto"/>
            <w:vAlign w:val="center"/>
            <w:hideMark/>
          </w:tcPr>
          <w:p w14:paraId="3E0EF2D0" w14:textId="77777777" w:rsidR="006710BF" w:rsidRPr="006710BF" w:rsidRDefault="006710BF" w:rsidP="006710BF">
            <w:pPr>
              <w:pStyle w:val="TableParagraph"/>
              <w:spacing w:line="180" w:lineRule="exact"/>
              <w:ind w:left="200"/>
              <w:jc w:val="left"/>
              <w:rPr>
                <w:sz w:val="18"/>
              </w:rPr>
            </w:pPr>
            <w:r w:rsidRPr="006710BF">
              <w:rPr>
                <w:sz w:val="18"/>
              </w:rPr>
              <w:t>DML</w:t>
            </w:r>
          </w:p>
        </w:tc>
        <w:tc>
          <w:tcPr>
            <w:tcW w:w="4080" w:type="dxa"/>
            <w:tcBorders>
              <w:top w:val="nil"/>
              <w:left w:val="nil"/>
              <w:bottom w:val="nil"/>
              <w:right w:val="nil"/>
            </w:tcBorders>
            <w:shd w:val="clear" w:color="auto" w:fill="auto"/>
            <w:vAlign w:val="center"/>
            <w:hideMark/>
          </w:tcPr>
          <w:p w14:paraId="5E85DE04" w14:textId="77777777" w:rsidR="006710BF" w:rsidRPr="006710BF" w:rsidRDefault="006710BF" w:rsidP="006710BF">
            <w:pPr>
              <w:pStyle w:val="TableParagraph"/>
              <w:spacing w:line="180" w:lineRule="exact"/>
              <w:ind w:left="200"/>
              <w:jc w:val="left"/>
              <w:rPr>
                <w:sz w:val="18"/>
              </w:rPr>
            </w:pPr>
            <w:r w:rsidRPr="006710BF">
              <w:rPr>
                <w:sz w:val="18"/>
              </w:rPr>
              <w:t xml:space="preserve">Distributed Machine Learning </w:t>
            </w:r>
          </w:p>
        </w:tc>
      </w:tr>
      <w:tr w:rsidR="006710BF" w:rsidRPr="006710BF" w14:paraId="759C052D" w14:textId="77777777" w:rsidTr="006710BF">
        <w:trPr>
          <w:trHeight w:val="288"/>
        </w:trPr>
        <w:tc>
          <w:tcPr>
            <w:tcW w:w="1134" w:type="dxa"/>
            <w:tcBorders>
              <w:top w:val="nil"/>
              <w:left w:val="nil"/>
              <w:bottom w:val="nil"/>
              <w:right w:val="nil"/>
            </w:tcBorders>
            <w:shd w:val="clear" w:color="auto" w:fill="auto"/>
            <w:vAlign w:val="center"/>
            <w:hideMark/>
          </w:tcPr>
          <w:p w14:paraId="1FC5991D" w14:textId="77777777" w:rsidR="006710BF" w:rsidRPr="006710BF" w:rsidRDefault="006710BF" w:rsidP="006710BF">
            <w:pPr>
              <w:pStyle w:val="TableParagraph"/>
              <w:spacing w:line="180" w:lineRule="exact"/>
              <w:ind w:left="200"/>
              <w:jc w:val="left"/>
              <w:rPr>
                <w:sz w:val="18"/>
              </w:rPr>
            </w:pPr>
            <w:r w:rsidRPr="006710BF">
              <w:rPr>
                <w:sz w:val="18"/>
              </w:rPr>
              <w:t>FC</w:t>
            </w:r>
          </w:p>
        </w:tc>
        <w:tc>
          <w:tcPr>
            <w:tcW w:w="4080" w:type="dxa"/>
            <w:tcBorders>
              <w:top w:val="nil"/>
              <w:left w:val="nil"/>
              <w:bottom w:val="nil"/>
              <w:right w:val="nil"/>
            </w:tcBorders>
            <w:shd w:val="clear" w:color="auto" w:fill="auto"/>
            <w:vAlign w:val="center"/>
            <w:hideMark/>
          </w:tcPr>
          <w:p w14:paraId="7A8FB191" w14:textId="77777777" w:rsidR="006710BF" w:rsidRPr="006710BF" w:rsidRDefault="006710BF" w:rsidP="006710BF">
            <w:pPr>
              <w:pStyle w:val="TableParagraph"/>
              <w:spacing w:line="180" w:lineRule="exact"/>
              <w:ind w:left="200"/>
              <w:jc w:val="left"/>
              <w:rPr>
                <w:sz w:val="18"/>
              </w:rPr>
            </w:pPr>
            <w:r w:rsidRPr="006710BF">
              <w:rPr>
                <w:sz w:val="18"/>
              </w:rPr>
              <w:t>Federated Core</w:t>
            </w:r>
          </w:p>
        </w:tc>
      </w:tr>
      <w:tr w:rsidR="006710BF" w:rsidRPr="006710BF" w14:paraId="0A622D89" w14:textId="77777777" w:rsidTr="006710BF">
        <w:trPr>
          <w:trHeight w:val="288"/>
        </w:trPr>
        <w:tc>
          <w:tcPr>
            <w:tcW w:w="1134" w:type="dxa"/>
            <w:tcBorders>
              <w:top w:val="nil"/>
              <w:left w:val="nil"/>
              <w:bottom w:val="nil"/>
              <w:right w:val="nil"/>
            </w:tcBorders>
            <w:shd w:val="clear" w:color="auto" w:fill="auto"/>
            <w:vAlign w:val="center"/>
            <w:hideMark/>
          </w:tcPr>
          <w:p w14:paraId="7D7F9923" w14:textId="77777777" w:rsidR="006710BF" w:rsidRPr="006710BF" w:rsidRDefault="006710BF" w:rsidP="006710BF">
            <w:pPr>
              <w:pStyle w:val="TableParagraph"/>
              <w:spacing w:line="180" w:lineRule="exact"/>
              <w:ind w:left="200"/>
              <w:jc w:val="left"/>
              <w:rPr>
                <w:sz w:val="18"/>
              </w:rPr>
            </w:pPr>
            <w:r w:rsidRPr="006710BF">
              <w:rPr>
                <w:sz w:val="18"/>
              </w:rPr>
              <w:t>FedAvg</w:t>
            </w:r>
          </w:p>
        </w:tc>
        <w:tc>
          <w:tcPr>
            <w:tcW w:w="4080" w:type="dxa"/>
            <w:tcBorders>
              <w:top w:val="nil"/>
              <w:left w:val="nil"/>
              <w:bottom w:val="nil"/>
              <w:right w:val="nil"/>
            </w:tcBorders>
            <w:shd w:val="clear" w:color="auto" w:fill="auto"/>
            <w:vAlign w:val="center"/>
            <w:hideMark/>
          </w:tcPr>
          <w:p w14:paraId="2322D56B" w14:textId="77777777" w:rsidR="006710BF" w:rsidRPr="006710BF" w:rsidRDefault="006710BF" w:rsidP="006710BF">
            <w:pPr>
              <w:pStyle w:val="TableParagraph"/>
              <w:spacing w:line="180" w:lineRule="exact"/>
              <w:ind w:left="200"/>
              <w:jc w:val="left"/>
              <w:rPr>
                <w:sz w:val="18"/>
              </w:rPr>
            </w:pPr>
            <w:r w:rsidRPr="006710BF">
              <w:rPr>
                <w:sz w:val="18"/>
              </w:rPr>
              <w:t xml:space="preserve">Federated Averaging </w:t>
            </w:r>
          </w:p>
        </w:tc>
      </w:tr>
      <w:tr w:rsidR="006710BF" w:rsidRPr="006710BF" w14:paraId="55C40236" w14:textId="77777777" w:rsidTr="006710BF">
        <w:trPr>
          <w:trHeight w:val="288"/>
        </w:trPr>
        <w:tc>
          <w:tcPr>
            <w:tcW w:w="1134" w:type="dxa"/>
            <w:tcBorders>
              <w:top w:val="nil"/>
              <w:left w:val="nil"/>
              <w:bottom w:val="nil"/>
              <w:right w:val="nil"/>
            </w:tcBorders>
            <w:shd w:val="clear" w:color="auto" w:fill="auto"/>
            <w:vAlign w:val="center"/>
            <w:hideMark/>
          </w:tcPr>
          <w:p w14:paraId="73799511" w14:textId="77777777" w:rsidR="006710BF" w:rsidRPr="006710BF" w:rsidRDefault="006710BF" w:rsidP="006710BF">
            <w:pPr>
              <w:pStyle w:val="TableParagraph"/>
              <w:spacing w:line="180" w:lineRule="exact"/>
              <w:ind w:left="200"/>
              <w:jc w:val="left"/>
              <w:rPr>
                <w:sz w:val="18"/>
              </w:rPr>
            </w:pPr>
            <w:r w:rsidRPr="006710BF">
              <w:rPr>
                <w:sz w:val="18"/>
              </w:rPr>
              <w:t>FedMA</w:t>
            </w:r>
          </w:p>
        </w:tc>
        <w:tc>
          <w:tcPr>
            <w:tcW w:w="4080" w:type="dxa"/>
            <w:tcBorders>
              <w:top w:val="nil"/>
              <w:left w:val="nil"/>
              <w:bottom w:val="nil"/>
              <w:right w:val="nil"/>
            </w:tcBorders>
            <w:shd w:val="clear" w:color="auto" w:fill="auto"/>
            <w:vAlign w:val="center"/>
            <w:hideMark/>
          </w:tcPr>
          <w:p w14:paraId="1A58A523" w14:textId="77777777" w:rsidR="006710BF" w:rsidRPr="006710BF" w:rsidRDefault="006710BF" w:rsidP="006710BF">
            <w:pPr>
              <w:pStyle w:val="TableParagraph"/>
              <w:spacing w:line="180" w:lineRule="exact"/>
              <w:ind w:left="200"/>
              <w:jc w:val="left"/>
              <w:rPr>
                <w:sz w:val="18"/>
              </w:rPr>
            </w:pPr>
            <w:r w:rsidRPr="006710BF">
              <w:rPr>
                <w:sz w:val="18"/>
              </w:rPr>
              <w:t>Federated Matched Averaging</w:t>
            </w:r>
          </w:p>
        </w:tc>
      </w:tr>
      <w:tr w:rsidR="006710BF" w:rsidRPr="006710BF" w14:paraId="6F4BA780" w14:textId="77777777" w:rsidTr="006710BF">
        <w:trPr>
          <w:trHeight w:val="288"/>
        </w:trPr>
        <w:tc>
          <w:tcPr>
            <w:tcW w:w="1134" w:type="dxa"/>
            <w:tcBorders>
              <w:top w:val="nil"/>
              <w:left w:val="nil"/>
              <w:bottom w:val="nil"/>
              <w:right w:val="nil"/>
            </w:tcBorders>
            <w:shd w:val="clear" w:color="auto" w:fill="auto"/>
            <w:vAlign w:val="center"/>
            <w:hideMark/>
          </w:tcPr>
          <w:p w14:paraId="5B95AAEE" w14:textId="77777777" w:rsidR="006710BF" w:rsidRPr="006710BF" w:rsidRDefault="006710BF" w:rsidP="006710BF">
            <w:pPr>
              <w:pStyle w:val="TableParagraph"/>
              <w:spacing w:line="180" w:lineRule="exact"/>
              <w:ind w:left="200"/>
              <w:jc w:val="left"/>
              <w:rPr>
                <w:sz w:val="18"/>
              </w:rPr>
            </w:pPr>
            <w:r w:rsidRPr="006710BF">
              <w:rPr>
                <w:sz w:val="18"/>
              </w:rPr>
              <w:t>FL</w:t>
            </w:r>
          </w:p>
        </w:tc>
        <w:tc>
          <w:tcPr>
            <w:tcW w:w="4080" w:type="dxa"/>
            <w:tcBorders>
              <w:top w:val="nil"/>
              <w:left w:val="nil"/>
              <w:bottom w:val="nil"/>
              <w:right w:val="nil"/>
            </w:tcBorders>
            <w:shd w:val="clear" w:color="auto" w:fill="auto"/>
            <w:vAlign w:val="center"/>
            <w:hideMark/>
          </w:tcPr>
          <w:p w14:paraId="17CB5A15" w14:textId="77777777" w:rsidR="006710BF" w:rsidRPr="006710BF" w:rsidRDefault="006710BF" w:rsidP="006710BF">
            <w:pPr>
              <w:pStyle w:val="TableParagraph"/>
              <w:spacing w:line="180" w:lineRule="exact"/>
              <w:ind w:left="200"/>
              <w:jc w:val="left"/>
              <w:rPr>
                <w:sz w:val="18"/>
              </w:rPr>
            </w:pPr>
            <w:r w:rsidRPr="006710BF">
              <w:rPr>
                <w:sz w:val="18"/>
              </w:rPr>
              <w:t>Federated Learning</w:t>
            </w:r>
          </w:p>
        </w:tc>
      </w:tr>
      <w:tr w:rsidR="006710BF" w:rsidRPr="006710BF" w14:paraId="5492A7D8" w14:textId="77777777" w:rsidTr="006710BF">
        <w:trPr>
          <w:trHeight w:val="288"/>
        </w:trPr>
        <w:tc>
          <w:tcPr>
            <w:tcW w:w="1134" w:type="dxa"/>
            <w:tcBorders>
              <w:top w:val="nil"/>
              <w:left w:val="nil"/>
              <w:bottom w:val="nil"/>
              <w:right w:val="nil"/>
            </w:tcBorders>
            <w:shd w:val="clear" w:color="auto" w:fill="auto"/>
            <w:vAlign w:val="center"/>
            <w:hideMark/>
          </w:tcPr>
          <w:p w14:paraId="4465CB77" w14:textId="77777777" w:rsidR="006710BF" w:rsidRPr="006710BF" w:rsidRDefault="006710BF" w:rsidP="006710BF">
            <w:pPr>
              <w:pStyle w:val="TableParagraph"/>
              <w:spacing w:line="180" w:lineRule="exact"/>
              <w:ind w:left="200"/>
              <w:jc w:val="left"/>
              <w:rPr>
                <w:sz w:val="18"/>
              </w:rPr>
            </w:pPr>
            <w:r w:rsidRPr="006710BF">
              <w:rPr>
                <w:sz w:val="18"/>
              </w:rPr>
              <w:t>FTL</w:t>
            </w:r>
          </w:p>
        </w:tc>
        <w:tc>
          <w:tcPr>
            <w:tcW w:w="4080" w:type="dxa"/>
            <w:tcBorders>
              <w:top w:val="nil"/>
              <w:left w:val="nil"/>
              <w:bottom w:val="nil"/>
              <w:right w:val="nil"/>
            </w:tcBorders>
            <w:shd w:val="clear" w:color="auto" w:fill="auto"/>
            <w:vAlign w:val="center"/>
            <w:hideMark/>
          </w:tcPr>
          <w:p w14:paraId="103B78B6" w14:textId="77777777" w:rsidR="006710BF" w:rsidRPr="006710BF" w:rsidRDefault="006710BF" w:rsidP="006710BF">
            <w:pPr>
              <w:pStyle w:val="TableParagraph"/>
              <w:spacing w:line="180" w:lineRule="exact"/>
              <w:ind w:left="200"/>
              <w:jc w:val="left"/>
              <w:rPr>
                <w:sz w:val="18"/>
              </w:rPr>
            </w:pPr>
            <w:r w:rsidRPr="006710BF">
              <w:rPr>
                <w:sz w:val="18"/>
              </w:rPr>
              <w:t>Federated Transfer Learning</w:t>
            </w:r>
          </w:p>
        </w:tc>
      </w:tr>
      <w:tr w:rsidR="006710BF" w:rsidRPr="006710BF" w14:paraId="7299DFCA" w14:textId="77777777" w:rsidTr="006710BF">
        <w:trPr>
          <w:trHeight w:val="288"/>
        </w:trPr>
        <w:tc>
          <w:tcPr>
            <w:tcW w:w="1134" w:type="dxa"/>
            <w:tcBorders>
              <w:top w:val="nil"/>
              <w:left w:val="nil"/>
              <w:bottom w:val="nil"/>
              <w:right w:val="nil"/>
            </w:tcBorders>
            <w:shd w:val="clear" w:color="auto" w:fill="auto"/>
            <w:vAlign w:val="center"/>
            <w:hideMark/>
          </w:tcPr>
          <w:p w14:paraId="193DFF7C" w14:textId="77777777" w:rsidR="006710BF" w:rsidRPr="006710BF" w:rsidRDefault="006710BF" w:rsidP="006710BF">
            <w:pPr>
              <w:pStyle w:val="TableParagraph"/>
              <w:spacing w:line="180" w:lineRule="exact"/>
              <w:ind w:left="200"/>
              <w:jc w:val="left"/>
              <w:rPr>
                <w:sz w:val="18"/>
              </w:rPr>
            </w:pPr>
            <w:r w:rsidRPr="006710BF">
              <w:rPr>
                <w:sz w:val="18"/>
              </w:rPr>
              <w:t>GBDT</w:t>
            </w:r>
          </w:p>
        </w:tc>
        <w:tc>
          <w:tcPr>
            <w:tcW w:w="4080" w:type="dxa"/>
            <w:tcBorders>
              <w:top w:val="nil"/>
              <w:left w:val="nil"/>
              <w:bottom w:val="nil"/>
              <w:right w:val="nil"/>
            </w:tcBorders>
            <w:shd w:val="clear" w:color="auto" w:fill="auto"/>
            <w:vAlign w:val="center"/>
            <w:hideMark/>
          </w:tcPr>
          <w:p w14:paraId="7A7EEEBE" w14:textId="77777777" w:rsidR="006710BF" w:rsidRPr="006710BF" w:rsidRDefault="006710BF" w:rsidP="006710BF">
            <w:pPr>
              <w:pStyle w:val="TableParagraph"/>
              <w:spacing w:line="180" w:lineRule="exact"/>
              <w:ind w:left="200"/>
              <w:jc w:val="left"/>
              <w:rPr>
                <w:sz w:val="18"/>
              </w:rPr>
            </w:pPr>
            <w:r w:rsidRPr="006710BF">
              <w:rPr>
                <w:sz w:val="18"/>
              </w:rPr>
              <w:t xml:space="preserve">Gradient Boosting Decision Trees </w:t>
            </w:r>
          </w:p>
        </w:tc>
      </w:tr>
      <w:tr w:rsidR="006710BF" w:rsidRPr="006710BF" w14:paraId="01C2F7BB" w14:textId="77777777" w:rsidTr="006710BF">
        <w:trPr>
          <w:trHeight w:val="288"/>
        </w:trPr>
        <w:tc>
          <w:tcPr>
            <w:tcW w:w="1134" w:type="dxa"/>
            <w:tcBorders>
              <w:top w:val="nil"/>
              <w:left w:val="nil"/>
              <w:bottom w:val="nil"/>
              <w:right w:val="nil"/>
            </w:tcBorders>
            <w:shd w:val="clear" w:color="auto" w:fill="auto"/>
            <w:vAlign w:val="center"/>
            <w:hideMark/>
          </w:tcPr>
          <w:p w14:paraId="142B3076" w14:textId="77777777" w:rsidR="006710BF" w:rsidRPr="006710BF" w:rsidRDefault="006710BF" w:rsidP="006710BF">
            <w:pPr>
              <w:pStyle w:val="TableParagraph"/>
              <w:spacing w:line="180" w:lineRule="exact"/>
              <w:ind w:left="200"/>
              <w:jc w:val="left"/>
              <w:rPr>
                <w:sz w:val="18"/>
              </w:rPr>
            </w:pPr>
            <w:r w:rsidRPr="006710BF">
              <w:rPr>
                <w:sz w:val="18"/>
              </w:rPr>
              <w:t>HFL</w:t>
            </w:r>
          </w:p>
        </w:tc>
        <w:tc>
          <w:tcPr>
            <w:tcW w:w="4080" w:type="dxa"/>
            <w:tcBorders>
              <w:top w:val="nil"/>
              <w:left w:val="nil"/>
              <w:bottom w:val="nil"/>
              <w:right w:val="nil"/>
            </w:tcBorders>
            <w:shd w:val="clear" w:color="auto" w:fill="auto"/>
            <w:vAlign w:val="center"/>
            <w:hideMark/>
          </w:tcPr>
          <w:p w14:paraId="57EEDDE1" w14:textId="77777777" w:rsidR="006710BF" w:rsidRPr="006710BF" w:rsidRDefault="006710BF" w:rsidP="006710BF">
            <w:pPr>
              <w:pStyle w:val="TableParagraph"/>
              <w:spacing w:line="180" w:lineRule="exact"/>
              <w:ind w:left="200"/>
              <w:jc w:val="left"/>
              <w:rPr>
                <w:sz w:val="18"/>
              </w:rPr>
            </w:pPr>
            <w:r w:rsidRPr="006710BF">
              <w:rPr>
                <w:sz w:val="18"/>
              </w:rPr>
              <w:t>Horizontal Federated Learning</w:t>
            </w:r>
          </w:p>
        </w:tc>
      </w:tr>
      <w:tr w:rsidR="006710BF" w:rsidRPr="006710BF" w14:paraId="34B1165F" w14:textId="77777777" w:rsidTr="006710BF">
        <w:trPr>
          <w:trHeight w:val="288"/>
        </w:trPr>
        <w:tc>
          <w:tcPr>
            <w:tcW w:w="1134" w:type="dxa"/>
            <w:tcBorders>
              <w:top w:val="nil"/>
              <w:left w:val="nil"/>
              <w:bottom w:val="nil"/>
              <w:right w:val="nil"/>
            </w:tcBorders>
            <w:shd w:val="clear" w:color="auto" w:fill="auto"/>
            <w:vAlign w:val="center"/>
            <w:hideMark/>
          </w:tcPr>
          <w:p w14:paraId="2FA65F22" w14:textId="77777777" w:rsidR="006710BF" w:rsidRPr="006710BF" w:rsidRDefault="006710BF" w:rsidP="006710BF">
            <w:pPr>
              <w:pStyle w:val="TableParagraph"/>
              <w:spacing w:line="180" w:lineRule="exact"/>
              <w:ind w:left="200"/>
              <w:jc w:val="left"/>
              <w:rPr>
                <w:sz w:val="18"/>
              </w:rPr>
            </w:pPr>
            <w:r w:rsidRPr="006710BF">
              <w:rPr>
                <w:sz w:val="18"/>
              </w:rPr>
              <w:t>IoT</w:t>
            </w:r>
          </w:p>
        </w:tc>
        <w:tc>
          <w:tcPr>
            <w:tcW w:w="4080" w:type="dxa"/>
            <w:tcBorders>
              <w:top w:val="nil"/>
              <w:left w:val="nil"/>
              <w:bottom w:val="nil"/>
              <w:right w:val="nil"/>
            </w:tcBorders>
            <w:shd w:val="clear" w:color="auto" w:fill="auto"/>
            <w:vAlign w:val="center"/>
            <w:hideMark/>
          </w:tcPr>
          <w:p w14:paraId="1C9C568D" w14:textId="77777777" w:rsidR="006710BF" w:rsidRPr="006710BF" w:rsidRDefault="006710BF" w:rsidP="006710BF">
            <w:pPr>
              <w:pStyle w:val="TableParagraph"/>
              <w:spacing w:line="180" w:lineRule="exact"/>
              <w:ind w:left="200"/>
              <w:jc w:val="left"/>
              <w:rPr>
                <w:sz w:val="18"/>
              </w:rPr>
            </w:pPr>
            <w:r w:rsidRPr="006710BF">
              <w:rPr>
                <w:sz w:val="18"/>
              </w:rPr>
              <w:t>Internet of Things</w:t>
            </w:r>
          </w:p>
        </w:tc>
      </w:tr>
      <w:tr w:rsidR="006710BF" w:rsidRPr="006710BF" w14:paraId="2362CB09" w14:textId="77777777" w:rsidTr="006710BF">
        <w:trPr>
          <w:trHeight w:val="288"/>
        </w:trPr>
        <w:tc>
          <w:tcPr>
            <w:tcW w:w="1134" w:type="dxa"/>
            <w:tcBorders>
              <w:top w:val="nil"/>
              <w:left w:val="nil"/>
              <w:bottom w:val="nil"/>
              <w:right w:val="nil"/>
            </w:tcBorders>
            <w:shd w:val="clear" w:color="auto" w:fill="auto"/>
            <w:vAlign w:val="center"/>
            <w:hideMark/>
          </w:tcPr>
          <w:p w14:paraId="08B4085E" w14:textId="77777777" w:rsidR="006710BF" w:rsidRPr="006710BF" w:rsidRDefault="006710BF" w:rsidP="006710BF">
            <w:pPr>
              <w:pStyle w:val="TableParagraph"/>
              <w:spacing w:line="180" w:lineRule="exact"/>
              <w:ind w:left="200"/>
              <w:jc w:val="left"/>
              <w:rPr>
                <w:sz w:val="18"/>
              </w:rPr>
            </w:pPr>
            <w:r w:rsidRPr="006710BF">
              <w:rPr>
                <w:sz w:val="18"/>
              </w:rPr>
              <w:t>JN</w:t>
            </w:r>
          </w:p>
        </w:tc>
        <w:tc>
          <w:tcPr>
            <w:tcW w:w="4080" w:type="dxa"/>
            <w:tcBorders>
              <w:top w:val="nil"/>
              <w:left w:val="nil"/>
              <w:bottom w:val="nil"/>
              <w:right w:val="nil"/>
            </w:tcBorders>
            <w:shd w:val="clear" w:color="auto" w:fill="auto"/>
            <w:vAlign w:val="center"/>
            <w:hideMark/>
          </w:tcPr>
          <w:p w14:paraId="7DB1A70E" w14:textId="77777777" w:rsidR="006710BF" w:rsidRPr="006710BF" w:rsidRDefault="006710BF" w:rsidP="006710BF">
            <w:pPr>
              <w:pStyle w:val="TableParagraph"/>
              <w:spacing w:line="180" w:lineRule="exact"/>
              <w:ind w:left="200"/>
              <w:jc w:val="left"/>
              <w:rPr>
                <w:sz w:val="18"/>
              </w:rPr>
            </w:pPr>
            <w:r w:rsidRPr="006710BF">
              <w:rPr>
                <w:sz w:val="18"/>
              </w:rPr>
              <w:t>Jupyter Notebook</w:t>
            </w:r>
          </w:p>
        </w:tc>
      </w:tr>
      <w:tr w:rsidR="006710BF" w:rsidRPr="006710BF" w14:paraId="088D7D30" w14:textId="77777777" w:rsidTr="006710BF">
        <w:trPr>
          <w:trHeight w:val="288"/>
        </w:trPr>
        <w:tc>
          <w:tcPr>
            <w:tcW w:w="1134" w:type="dxa"/>
            <w:tcBorders>
              <w:top w:val="nil"/>
              <w:left w:val="nil"/>
              <w:bottom w:val="nil"/>
              <w:right w:val="nil"/>
            </w:tcBorders>
            <w:shd w:val="clear" w:color="auto" w:fill="auto"/>
            <w:vAlign w:val="center"/>
            <w:hideMark/>
          </w:tcPr>
          <w:p w14:paraId="2013D0FE" w14:textId="77777777" w:rsidR="006710BF" w:rsidRPr="006710BF" w:rsidRDefault="006710BF" w:rsidP="006710BF">
            <w:pPr>
              <w:pStyle w:val="TableParagraph"/>
              <w:spacing w:line="180" w:lineRule="exact"/>
              <w:ind w:left="200"/>
              <w:jc w:val="left"/>
              <w:rPr>
                <w:sz w:val="18"/>
              </w:rPr>
            </w:pPr>
            <w:r w:rsidRPr="006710BF">
              <w:rPr>
                <w:sz w:val="18"/>
              </w:rPr>
              <w:t>LSTM(s)</w:t>
            </w:r>
          </w:p>
        </w:tc>
        <w:tc>
          <w:tcPr>
            <w:tcW w:w="4080" w:type="dxa"/>
            <w:tcBorders>
              <w:top w:val="nil"/>
              <w:left w:val="nil"/>
              <w:bottom w:val="nil"/>
              <w:right w:val="nil"/>
            </w:tcBorders>
            <w:shd w:val="clear" w:color="auto" w:fill="auto"/>
            <w:vAlign w:val="center"/>
            <w:hideMark/>
          </w:tcPr>
          <w:p w14:paraId="33456702" w14:textId="77777777" w:rsidR="006710BF" w:rsidRPr="006710BF" w:rsidRDefault="006710BF" w:rsidP="006710BF">
            <w:pPr>
              <w:pStyle w:val="TableParagraph"/>
              <w:spacing w:line="180" w:lineRule="exact"/>
              <w:ind w:left="200"/>
              <w:jc w:val="left"/>
              <w:rPr>
                <w:sz w:val="18"/>
              </w:rPr>
            </w:pPr>
            <w:r w:rsidRPr="006710BF">
              <w:rPr>
                <w:sz w:val="18"/>
              </w:rPr>
              <w:t>Long Short-Term Memory Networks</w:t>
            </w:r>
          </w:p>
        </w:tc>
      </w:tr>
      <w:tr w:rsidR="006710BF" w:rsidRPr="006710BF" w14:paraId="60182447" w14:textId="77777777" w:rsidTr="006710BF">
        <w:trPr>
          <w:trHeight w:val="288"/>
        </w:trPr>
        <w:tc>
          <w:tcPr>
            <w:tcW w:w="1134" w:type="dxa"/>
            <w:tcBorders>
              <w:top w:val="nil"/>
              <w:left w:val="nil"/>
              <w:bottom w:val="nil"/>
              <w:right w:val="nil"/>
            </w:tcBorders>
            <w:shd w:val="clear" w:color="auto" w:fill="auto"/>
            <w:vAlign w:val="center"/>
            <w:hideMark/>
          </w:tcPr>
          <w:p w14:paraId="37085C86" w14:textId="77777777" w:rsidR="006710BF" w:rsidRPr="006710BF" w:rsidRDefault="006710BF" w:rsidP="006710BF">
            <w:pPr>
              <w:pStyle w:val="TableParagraph"/>
              <w:spacing w:line="180" w:lineRule="exact"/>
              <w:ind w:left="200"/>
              <w:jc w:val="left"/>
              <w:rPr>
                <w:sz w:val="18"/>
              </w:rPr>
            </w:pPr>
            <w:r w:rsidRPr="006710BF">
              <w:rPr>
                <w:sz w:val="18"/>
              </w:rPr>
              <w:t>ML</w:t>
            </w:r>
          </w:p>
        </w:tc>
        <w:tc>
          <w:tcPr>
            <w:tcW w:w="4080" w:type="dxa"/>
            <w:tcBorders>
              <w:top w:val="nil"/>
              <w:left w:val="nil"/>
              <w:bottom w:val="nil"/>
              <w:right w:val="nil"/>
            </w:tcBorders>
            <w:shd w:val="clear" w:color="auto" w:fill="auto"/>
            <w:vAlign w:val="center"/>
            <w:hideMark/>
          </w:tcPr>
          <w:p w14:paraId="56D26276" w14:textId="77777777" w:rsidR="006710BF" w:rsidRPr="006710BF" w:rsidRDefault="006710BF" w:rsidP="006710BF">
            <w:pPr>
              <w:pStyle w:val="TableParagraph"/>
              <w:spacing w:line="180" w:lineRule="exact"/>
              <w:ind w:left="200"/>
              <w:jc w:val="left"/>
              <w:rPr>
                <w:sz w:val="18"/>
              </w:rPr>
            </w:pPr>
            <w:r w:rsidRPr="006710BF">
              <w:rPr>
                <w:sz w:val="18"/>
              </w:rPr>
              <w:t>Machine Learning</w:t>
            </w:r>
          </w:p>
        </w:tc>
      </w:tr>
      <w:tr w:rsidR="006710BF" w:rsidRPr="006710BF" w14:paraId="6E34E564" w14:textId="77777777" w:rsidTr="006710BF">
        <w:trPr>
          <w:trHeight w:val="288"/>
        </w:trPr>
        <w:tc>
          <w:tcPr>
            <w:tcW w:w="1134" w:type="dxa"/>
            <w:tcBorders>
              <w:top w:val="nil"/>
              <w:left w:val="nil"/>
              <w:bottom w:val="nil"/>
              <w:right w:val="nil"/>
            </w:tcBorders>
            <w:shd w:val="clear" w:color="auto" w:fill="auto"/>
            <w:vAlign w:val="center"/>
            <w:hideMark/>
          </w:tcPr>
          <w:p w14:paraId="1934A8B6" w14:textId="77777777" w:rsidR="006710BF" w:rsidRPr="006710BF" w:rsidRDefault="006710BF" w:rsidP="006710BF">
            <w:pPr>
              <w:pStyle w:val="TableParagraph"/>
              <w:spacing w:line="180" w:lineRule="exact"/>
              <w:ind w:left="200"/>
              <w:jc w:val="left"/>
              <w:rPr>
                <w:sz w:val="18"/>
              </w:rPr>
            </w:pPr>
            <w:r w:rsidRPr="006710BF">
              <w:rPr>
                <w:sz w:val="18"/>
              </w:rPr>
              <w:t>NF</w:t>
            </w:r>
          </w:p>
        </w:tc>
        <w:tc>
          <w:tcPr>
            <w:tcW w:w="4080" w:type="dxa"/>
            <w:tcBorders>
              <w:top w:val="nil"/>
              <w:left w:val="nil"/>
              <w:bottom w:val="nil"/>
              <w:right w:val="nil"/>
            </w:tcBorders>
            <w:shd w:val="clear" w:color="auto" w:fill="auto"/>
            <w:vAlign w:val="center"/>
            <w:hideMark/>
          </w:tcPr>
          <w:p w14:paraId="14391DB2" w14:textId="77777777" w:rsidR="006710BF" w:rsidRPr="006710BF" w:rsidRDefault="006710BF" w:rsidP="006710BF">
            <w:pPr>
              <w:pStyle w:val="TableParagraph"/>
              <w:spacing w:line="180" w:lineRule="exact"/>
              <w:ind w:left="200"/>
              <w:jc w:val="left"/>
              <w:rPr>
                <w:sz w:val="18"/>
              </w:rPr>
            </w:pPr>
            <w:r w:rsidRPr="006710BF">
              <w:rPr>
                <w:sz w:val="18"/>
              </w:rPr>
              <w:t>Nvidia Flare</w:t>
            </w:r>
          </w:p>
        </w:tc>
      </w:tr>
      <w:tr w:rsidR="006710BF" w:rsidRPr="006710BF" w14:paraId="071E3F3E" w14:textId="77777777" w:rsidTr="006710BF">
        <w:trPr>
          <w:trHeight w:val="288"/>
        </w:trPr>
        <w:tc>
          <w:tcPr>
            <w:tcW w:w="1134" w:type="dxa"/>
            <w:tcBorders>
              <w:top w:val="nil"/>
              <w:left w:val="nil"/>
              <w:bottom w:val="nil"/>
              <w:right w:val="nil"/>
            </w:tcBorders>
            <w:shd w:val="clear" w:color="auto" w:fill="auto"/>
            <w:vAlign w:val="center"/>
            <w:hideMark/>
          </w:tcPr>
          <w:p w14:paraId="7E512236" w14:textId="77777777" w:rsidR="006710BF" w:rsidRPr="006710BF" w:rsidRDefault="006710BF" w:rsidP="006710BF">
            <w:pPr>
              <w:pStyle w:val="TableParagraph"/>
              <w:spacing w:line="180" w:lineRule="exact"/>
              <w:ind w:left="200"/>
              <w:jc w:val="left"/>
              <w:rPr>
                <w:sz w:val="18"/>
              </w:rPr>
            </w:pPr>
            <w:r w:rsidRPr="006710BF">
              <w:rPr>
                <w:sz w:val="18"/>
              </w:rPr>
              <w:t xml:space="preserve">NN </w:t>
            </w:r>
          </w:p>
        </w:tc>
        <w:tc>
          <w:tcPr>
            <w:tcW w:w="4080" w:type="dxa"/>
            <w:tcBorders>
              <w:top w:val="nil"/>
              <w:left w:val="nil"/>
              <w:bottom w:val="nil"/>
              <w:right w:val="nil"/>
            </w:tcBorders>
            <w:shd w:val="clear" w:color="auto" w:fill="auto"/>
            <w:vAlign w:val="center"/>
            <w:hideMark/>
          </w:tcPr>
          <w:p w14:paraId="099A7F9C" w14:textId="77777777" w:rsidR="006710BF" w:rsidRPr="006710BF" w:rsidRDefault="006710BF" w:rsidP="006710BF">
            <w:pPr>
              <w:pStyle w:val="TableParagraph"/>
              <w:spacing w:line="180" w:lineRule="exact"/>
              <w:ind w:left="200"/>
              <w:jc w:val="left"/>
              <w:rPr>
                <w:sz w:val="18"/>
              </w:rPr>
            </w:pPr>
            <w:r w:rsidRPr="006710BF">
              <w:rPr>
                <w:sz w:val="18"/>
              </w:rPr>
              <w:t>Neural Network</w:t>
            </w:r>
          </w:p>
        </w:tc>
      </w:tr>
      <w:tr w:rsidR="006710BF" w:rsidRPr="006710BF" w14:paraId="355DD53E" w14:textId="77777777" w:rsidTr="006710BF">
        <w:trPr>
          <w:trHeight w:val="288"/>
        </w:trPr>
        <w:tc>
          <w:tcPr>
            <w:tcW w:w="1134" w:type="dxa"/>
            <w:tcBorders>
              <w:top w:val="nil"/>
              <w:left w:val="nil"/>
              <w:bottom w:val="nil"/>
              <w:right w:val="nil"/>
            </w:tcBorders>
            <w:shd w:val="clear" w:color="auto" w:fill="auto"/>
            <w:vAlign w:val="center"/>
            <w:hideMark/>
          </w:tcPr>
          <w:p w14:paraId="2E6CF083" w14:textId="77777777" w:rsidR="006710BF" w:rsidRPr="006710BF" w:rsidRDefault="006710BF" w:rsidP="006710BF">
            <w:pPr>
              <w:pStyle w:val="TableParagraph"/>
              <w:spacing w:line="180" w:lineRule="exact"/>
              <w:ind w:left="200"/>
              <w:jc w:val="left"/>
              <w:rPr>
                <w:sz w:val="18"/>
              </w:rPr>
            </w:pPr>
            <w:r w:rsidRPr="006710BF">
              <w:rPr>
                <w:sz w:val="18"/>
              </w:rPr>
              <w:t>non-IID</w:t>
            </w:r>
          </w:p>
        </w:tc>
        <w:tc>
          <w:tcPr>
            <w:tcW w:w="4080" w:type="dxa"/>
            <w:tcBorders>
              <w:top w:val="nil"/>
              <w:left w:val="nil"/>
              <w:bottom w:val="nil"/>
              <w:right w:val="nil"/>
            </w:tcBorders>
            <w:shd w:val="clear" w:color="auto" w:fill="auto"/>
            <w:vAlign w:val="center"/>
            <w:hideMark/>
          </w:tcPr>
          <w:p w14:paraId="245393E7" w14:textId="77777777" w:rsidR="006710BF" w:rsidRPr="006710BF" w:rsidRDefault="006710BF" w:rsidP="006710BF">
            <w:pPr>
              <w:pStyle w:val="TableParagraph"/>
              <w:spacing w:line="180" w:lineRule="exact"/>
              <w:ind w:left="200"/>
              <w:jc w:val="left"/>
              <w:rPr>
                <w:sz w:val="18"/>
              </w:rPr>
            </w:pPr>
            <w:r w:rsidRPr="006710BF">
              <w:rPr>
                <w:sz w:val="18"/>
              </w:rPr>
              <w:t xml:space="preserve">non-Independent and Identically Distributed </w:t>
            </w:r>
          </w:p>
        </w:tc>
      </w:tr>
      <w:tr w:rsidR="006710BF" w:rsidRPr="006710BF" w14:paraId="46145BCA" w14:textId="77777777" w:rsidTr="006710BF">
        <w:trPr>
          <w:trHeight w:val="288"/>
        </w:trPr>
        <w:tc>
          <w:tcPr>
            <w:tcW w:w="1134" w:type="dxa"/>
            <w:tcBorders>
              <w:top w:val="nil"/>
              <w:left w:val="nil"/>
              <w:bottom w:val="nil"/>
              <w:right w:val="nil"/>
            </w:tcBorders>
            <w:shd w:val="clear" w:color="auto" w:fill="auto"/>
            <w:vAlign w:val="center"/>
            <w:hideMark/>
          </w:tcPr>
          <w:p w14:paraId="6BCA7A92" w14:textId="77777777" w:rsidR="006710BF" w:rsidRPr="006710BF" w:rsidRDefault="006710BF" w:rsidP="006710BF">
            <w:pPr>
              <w:pStyle w:val="TableParagraph"/>
              <w:spacing w:line="180" w:lineRule="exact"/>
              <w:ind w:left="200"/>
              <w:jc w:val="left"/>
              <w:rPr>
                <w:sz w:val="18"/>
              </w:rPr>
            </w:pPr>
            <w:r w:rsidRPr="006710BF">
              <w:rPr>
                <w:sz w:val="18"/>
              </w:rPr>
              <w:t>RSNA</w:t>
            </w:r>
          </w:p>
        </w:tc>
        <w:tc>
          <w:tcPr>
            <w:tcW w:w="4080" w:type="dxa"/>
            <w:tcBorders>
              <w:top w:val="nil"/>
              <w:left w:val="nil"/>
              <w:bottom w:val="nil"/>
              <w:right w:val="nil"/>
            </w:tcBorders>
            <w:shd w:val="clear" w:color="auto" w:fill="auto"/>
            <w:vAlign w:val="center"/>
            <w:hideMark/>
          </w:tcPr>
          <w:p w14:paraId="51CD2514" w14:textId="77777777" w:rsidR="006710BF" w:rsidRPr="006710BF" w:rsidRDefault="006710BF" w:rsidP="006710BF">
            <w:pPr>
              <w:pStyle w:val="TableParagraph"/>
              <w:spacing w:line="180" w:lineRule="exact"/>
              <w:ind w:left="200"/>
              <w:jc w:val="left"/>
              <w:rPr>
                <w:sz w:val="18"/>
              </w:rPr>
            </w:pPr>
            <w:r w:rsidRPr="006710BF">
              <w:rPr>
                <w:sz w:val="18"/>
              </w:rPr>
              <w:t xml:space="preserve">Radiological Society of North America </w:t>
            </w:r>
          </w:p>
        </w:tc>
      </w:tr>
      <w:tr w:rsidR="006710BF" w:rsidRPr="006710BF" w14:paraId="7112B5FA" w14:textId="77777777" w:rsidTr="006710BF">
        <w:trPr>
          <w:trHeight w:val="288"/>
        </w:trPr>
        <w:tc>
          <w:tcPr>
            <w:tcW w:w="1134" w:type="dxa"/>
            <w:tcBorders>
              <w:top w:val="nil"/>
              <w:left w:val="nil"/>
              <w:bottom w:val="nil"/>
              <w:right w:val="nil"/>
            </w:tcBorders>
            <w:shd w:val="clear" w:color="auto" w:fill="auto"/>
            <w:vAlign w:val="center"/>
            <w:hideMark/>
          </w:tcPr>
          <w:p w14:paraId="161220F6" w14:textId="77777777" w:rsidR="006710BF" w:rsidRPr="006710BF" w:rsidRDefault="006710BF" w:rsidP="006710BF">
            <w:pPr>
              <w:pStyle w:val="TableParagraph"/>
              <w:spacing w:line="180" w:lineRule="exact"/>
              <w:ind w:left="200"/>
              <w:jc w:val="left"/>
              <w:rPr>
                <w:sz w:val="18"/>
              </w:rPr>
            </w:pPr>
            <w:r w:rsidRPr="006710BF">
              <w:rPr>
                <w:sz w:val="18"/>
              </w:rPr>
              <w:t>SDK</w:t>
            </w:r>
          </w:p>
        </w:tc>
        <w:tc>
          <w:tcPr>
            <w:tcW w:w="4080" w:type="dxa"/>
            <w:tcBorders>
              <w:top w:val="nil"/>
              <w:left w:val="nil"/>
              <w:bottom w:val="nil"/>
              <w:right w:val="nil"/>
            </w:tcBorders>
            <w:shd w:val="clear" w:color="auto" w:fill="auto"/>
            <w:vAlign w:val="center"/>
            <w:hideMark/>
          </w:tcPr>
          <w:p w14:paraId="50874945" w14:textId="77777777" w:rsidR="006710BF" w:rsidRPr="006710BF" w:rsidRDefault="006710BF" w:rsidP="006710BF">
            <w:pPr>
              <w:pStyle w:val="TableParagraph"/>
              <w:spacing w:line="180" w:lineRule="exact"/>
              <w:ind w:left="200"/>
              <w:jc w:val="left"/>
              <w:rPr>
                <w:sz w:val="18"/>
              </w:rPr>
            </w:pPr>
            <w:r w:rsidRPr="006710BF">
              <w:rPr>
                <w:sz w:val="18"/>
              </w:rPr>
              <w:t xml:space="preserve">Software Development Kit </w:t>
            </w:r>
          </w:p>
        </w:tc>
      </w:tr>
      <w:tr w:rsidR="006710BF" w:rsidRPr="006710BF" w14:paraId="7B2F3947" w14:textId="77777777" w:rsidTr="006710BF">
        <w:trPr>
          <w:trHeight w:val="288"/>
        </w:trPr>
        <w:tc>
          <w:tcPr>
            <w:tcW w:w="1134" w:type="dxa"/>
            <w:tcBorders>
              <w:top w:val="nil"/>
              <w:left w:val="nil"/>
              <w:bottom w:val="nil"/>
              <w:right w:val="nil"/>
            </w:tcBorders>
            <w:shd w:val="clear" w:color="auto" w:fill="auto"/>
            <w:vAlign w:val="center"/>
            <w:hideMark/>
          </w:tcPr>
          <w:p w14:paraId="75DC36D2" w14:textId="77777777" w:rsidR="006710BF" w:rsidRPr="006710BF" w:rsidRDefault="006710BF" w:rsidP="006710BF">
            <w:pPr>
              <w:pStyle w:val="TableParagraph"/>
              <w:spacing w:line="180" w:lineRule="exact"/>
              <w:ind w:left="200"/>
              <w:jc w:val="left"/>
              <w:rPr>
                <w:sz w:val="18"/>
              </w:rPr>
            </w:pPr>
            <w:r w:rsidRPr="006710BF">
              <w:rPr>
                <w:sz w:val="18"/>
              </w:rPr>
              <w:t>TFF</w:t>
            </w:r>
          </w:p>
        </w:tc>
        <w:tc>
          <w:tcPr>
            <w:tcW w:w="4080" w:type="dxa"/>
            <w:tcBorders>
              <w:top w:val="nil"/>
              <w:left w:val="nil"/>
              <w:bottom w:val="nil"/>
              <w:right w:val="nil"/>
            </w:tcBorders>
            <w:shd w:val="clear" w:color="auto" w:fill="auto"/>
            <w:vAlign w:val="center"/>
            <w:hideMark/>
          </w:tcPr>
          <w:p w14:paraId="1C301200" w14:textId="77777777" w:rsidR="006710BF" w:rsidRPr="006710BF" w:rsidRDefault="006710BF" w:rsidP="006710BF">
            <w:pPr>
              <w:pStyle w:val="TableParagraph"/>
              <w:spacing w:line="180" w:lineRule="exact"/>
              <w:ind w:left="200"/>
              <w:jc w:val="left"/>
              <w:rPr>
                <w:sz w:val="18"/>
              </w:rPr>
            </w:pPr>
            <w:r w:rsidRPr="006710BF">
              <w:rPr>
                <w:sz w:val="18"/>
              </w:rPr>
              <w:t>TensorFlow Federated</w:t>
            </w:r>
          </w:p>
        </w:tc>
      </w:tr>
      <w:tr w:rsidR="006710BF" w:rsidRPr="006710BF" w14:paraId="5102F35E" w14:textId="77777777" w:rsidTr="006710BF">
        <w:trPr>
          <w:trHeight w:val="288"/>
        </w:trPr>
        <w:tc>
          <w:tcPr>
            <w:tcW w:w="1134" w:type="dxa"/>
            <w:tcBorders>
              <w:top w:val="nil"/>
              <w:left w:val="nil"/>
              <w:bottom w:val="nil"/>
              <w:right w:val="nil"/>
            </w:tcBorders>
            <w:shd w:val="clear" w:color="auto" w:fill="auto"/>
            <w:vAlign w:val="center"/>
            <w:hideMark/>
          </w:tcPr>
          <w:p w14:paraId="5DB54A3C" w14:textId="77777777" w:rsidR="006710BF" w:rsidRPr="006710BF" w:rsidRDefault="006710BF" w:rsidP="006710BF">
            <w:pPr>
              <w:pStyle w:val="TableParagraph"/>
              <w:spacing w:line="180" w:lineRule="exact"/>
              <w:ind w:left="200"/>
              <w:jc w:val="left"/>
              <w:rPr>
                <w:sz w:val="18"/>
              </w:rPr>
            </w:pPr>
            <w:r w:rsidRPr="006710BF">
              <w:rPr>
                <w:sz w:val="18"/>
              </w:rPr>
              <w:t>VFL</w:t>
            </w:r>
          </w:p>
        </w:tc>
        <w:tc>
          <w:tcPr>
            <w:tcW w:w="4080" w:type="dxa"/>
            <w:tcBorders>
              <w:top w:val="nil"/>
              <w:left w:val="nil"/>
              <w:bottom w:val="nil"/>
              <w:right w:val="nil"/>
            </w:tcBorders>
            <w:shd w:val="clear" w:color="auto" w:fill="auto"/>
            <w:vAlign w:val="center"/>
            <w:hideMark/>
          </w:tcPr>
          <w:p w14:paraId="0EEDB9F0" w14:textId="77777777" w:rsidR="006710BF" w:rsidRPr="006710BF" w:rsidRDefault="006710BF" w:rsidP="006710BF">
            <w:pPr>
              <w:pStyle w:val="TableParagraph"/>
              <w:spacing w:line="180" w:lineRule="exact"/>
              <w:ind w:left="200"/>
              <w:jc w:val="left"/>
              <w:rPr>
                <w:sz w:val="18"/>
              </w:rPr>
            </w:pPr>
            <w:r w:rsidRPr="006710BF">
              <w:rPr>
                <w:sz w:val="18"/>
              </w:rPr>
              <w:t>Vertical Federated Learning</w:t>
            </w:r>
          </w:p>
        </w:tc>
      </w:tr>
    </w:tbl>
    <w:p w14:paraId="708DB58D" w14:textId="77777777" w:rsidR="005C2598" w:rsidRDefault="005C2598" w:rsidP="006710BF">
      <w:pPr>
        <w:pStyle w:val="TableParagraph"/>
        <w:spacing w:line="180" w:lineRule="exact"/>
        <w:ind w:left="200"/>
        <w:jc w:val="lef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3089283"/>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B82819">
      <w:pPr>
        <w:spacing w:before="47"/>
        <w:ind w:left="540"/>
        <w:rPr>
          <w:sz w:val="18"/>
        </w:rPr>
      </w:pPr>
      <w:r w:rsidRPr="00984DDF">
        <w:rPr>
          <w:sz w:val="18"/>
        </w:rPr>
        <w:t>Figure 1.1. Illustration of a single FL communication round in FL for mobile keyboard prediction.</w:t>
      </w:r>
    </w:p>
    <w:p w14:paraId="0BA2D71F" w14:textId="77777777" w:rsidR="00497854" w:rsidRPr="00984DDF" w:rsidRDefault="00A36764" w:rsidP="00B82819">
      <w:pPr>
        <w:spacing w:before="47"/>
        <w:ind w:left="540"/>
        <w:rPr>
          <w:sz w:val="18"/>
        </w:rPr>
      </w:pPr>
      <w:r w:rsidRPr="00984DDF">
        <w:rPr>
          <w:sz w:val="18"/>
        </w:rPr>
        <w:t>Figure 2.2.1. Cross-device scenario.</w:t>
      </w:r>
    </w:p>
    <w:p w14:paraId="2CF69FA8" w14:textId="77777777" w:rsidR="00AA631D" w:rsidRPr="00984DDF" w:rsidRDefault="00497854" w:rsidP="00B82819">
      <w:pPr>
        <w:spacing w:before="47"/>
        <w:ind w:left="540"/>
        <w:rPr>
          <w:sz w:val="18"/>
        </w:rPr>
      </w:pPr>
      <w:r w:rsidRPr="00984DDF">
        <w:rPr>
          <w:sz w:val="18"/>
        </w:rPr>
        <w:t>Figure 2.2.2. Cross-silo scenario.</w:t>
      </w:r>
    </w:p>
    <w:p w14:paraId="4CF502C5" w14:textId="3F04D051" w:rsidR="00777352" w:rsidRPr="00777352" w:rsidRDefault="00777352" w:rsidP="00777352">
      <w:pPr>
        <w:spacing w:before="47"/>
        <w:ind w:left="540"/>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777352">
      <w:pPr>
        <w:spacing w:before="47"/>
        <w:ind w:left="540"/>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777352">
      <w:pPr>
        <w:spacing w:before="47"/>
        <w:ind w:left="540"/>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BB0EED">
      <w:pPr>
        <w:spacing w:before="47"/>
        <w:ind w:left="540"/>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OpenMined, 2019)</w:t>
      </w:r>
      <w:r>
        <w:rPr>
          <w:sz w:val="18"/>
        </w:rPr>
        <w:t>.</w:t>
      </w:r>
    </w:p>
    <w:p w14:paraId="4E843698" w14:textId="77777777"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0D0352">
      <w:pPr>
        <w:spacing w:before="47"/>
        <w:ind w:left="540"/>
        <w:rPr>
          <w:sz w:val="18"/>
        </w:rPr>
      </w:pPr>
      <w:r w:rsidRPr="003F14E2">
        <w:rPr>
          <w:sz w:val="18"/>
        </w:rPr>
        <w:t xml:space="preserve">Figure 3.2.1 FedAvg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20C8102C"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r w:rsidRPr="00183544">
        <w:rPr>
          <w:i/>
          <w:iCs/>
          <w:sz w:val="18"/>
        </w:rPr>
        <w:t>FedProx</w:t>
      </w:r>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18CD4E26" w:rsidR="00E25133" w:rsidRDefault="00E25133" w:rsidP="000D0352">
      <w:pPr>
        <w:spacing w:before="47"/>
        <w:ind w:left="540"/>
        <w:rPr>
          <w:sz w:val="18"/>
        </w:rPr>
      </w:pPr>
      <w:r w:rsidRPr="00984DDF">
        <w:rPr>
          <w:sz w:val="18"/>
        </w:rPr>
        <w:t xml:space="preserve">Figure </w:t>
      </w:r>
      <w:r>
        <w:rPr>
          <w:sz w:val="18"/>
        </w:rPr>
        <w:t>3</w:t>
      </w:r>
      <w:r w:rsidRPr="00984DDF">
        <w:rPr>
          <w:sz w:val="18"/>
        </w:rPr>
        <w:t>.</w:t>
      </w:r>
      <w:r>
        <w:rPr>
          <w:sz w:val="18"/>
        </w:rPr>
        <w:t>2.</w:t>
      </w:r>
      <w:r w:rsidR="000D0FA3">
        <w:rPr>
          <w:sz w:val="18"/>
        </w:rPr>
        <w:t>3</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54A05AB1" w14:textId="26C42D1E" w:rsidR="008120D7" w:rsidRDefault="008120D7" w:rsidP="000D0352">
      <w:pPr>
        <w:spacing w:before="47"/>
        <w:ind w:left="540"/>
        <w:rPr>
          <w:sz w:val="18"/>
        </w:rPr>
      </w:pPr>
      <w:r w:rsidRPr="00984DDF">
        <w:rPr>
          <w:sz w:val="18"/>
        </w:rPr>
        <w:t xml:space="preserve">Figure </w:t>
      </w:r>
      <w:r>
        <w:rPr>
          <w:sz w:val="18"/>
        </w:rPr>
        <w:t>5.1.</w:t>
      </w:r>
      <w:r w:rsidRPr="00984DDF">
        <w:rPr>
          <w:sz w:val="18"/>
        </w:rPr>
        <w:t xml:space="preserve"> </w:t>
      </w:r>
      <w:r>
        <w:rPr>
          <w:sz w:val="18"/>
        </w:rPr>
        <w:t xml:space="preserve">Cloning </w:t>
      </w:r>
      <w:r>
        <w:rPr>
          <w:i/>
          <w:iCs/>
          <w:sz w:val="18"/>
        </w:rPr>
        <w:t>PySyft</w:t>
      </w:r>
      <w:r>
        <w:rPr>
          <w:sz w:val="18"/>
        </w:rPr>
        <w:t xml:space="preserve"> repository.</w:t>
      </w: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3089284"/>
      <w:r w:rsidRPr="00984DDF">
        <w:lastRenderedPageBreak/>
        <w:t>Tables</w:t>
      </w:r>
      <w:bookmarkEnd w:id="3"/>
    </w:p>
    <w:p w14:paraId="57CF1F21" w14:textId="77777777" w:rsidR="002A583A" w:rsidRPr="00984DDF" w:rsidRDefault="002A583A">
      <w:pPr>
        <w:pStyle w:val="BodyText"/>
        <w:spacing w:before="11"/>
        <w:rPr>
          <w:b/>
          <w:sz w:val="30"/>
        </w:rPr>
      </w:pPr>
    </w:p>
    <w:p w14:paraId="1D359367" w14:textId="1DC05714" w:rsidR="00CD180E" w:rsidRDefault="00CD180E">
      <w:pPr>
        <w:spacing w:before="1"/>
        <w:ind w:left="540"/>
        <w:rPr>
          <w:sz w:val="18"/>
        </w:rPr>
      </w:pPr>
    </w:p>
    <w:p w14:paraId="5137BEE5" w14:textId="61730C10" w:rsidR="00810087" w:rsidRDefault="00810087">
      <w:pPr>
        <w:spacing w:before="1"/>
        <w:ind w:left="540"/>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58D36E5B" w14:textId="5AFEEAE2" w:rsidR="00FB4611" w:rsidRDefault="00FB4611">
      <w:pPr>
        <w:spacing w:before="1"/>
        <w:ind w:left="540"/>
        <w:rPr>
          <w:sz w:val="18"/>
        </w:rPr>
      </w:pPr>
      <w:r>
        <w:rPr>
          <w:sz w:val="18"/>
        </w:rPr>
        <w:t>Table</w:t>
      </w:r>
      <w:r w:rsidRPr="00984DDF">
        <w:rPr>
          <w:sz w:val="18"/>
        </w:rPr>
        <w:t xml:space="preserve"> </w:t>
      </w:r>
      <w:r>
        <w:rPr>
          <w:sz w:val="18"/>
        </w:rPr>
        <w:t>3.1. Federated Learning frameworks by stats and ranking.</w:t>
      </w:r>
      <w:r w:rsidR="00FF71B0">
        <w:rPr>
          <w:sz w:val="18"/>
        </w:rPr>
        <w:br/>
        <w:t>Table</w:t>
      </w:r>
      <w:r w:rsidR="00FF71B0" w:rsidRPr="00984DDF">
        <w:rPr>
          <w:sz w:val="18"/>
        </w:rPr>
        <w:t xml:space="preserve"> </w:t>
      </w:r>
      <w:r w:rsidR="00FF71B0">
        <w:rPr>
          <w:sz w:val="18"/>
        </w:rPr>
        <w:t>3.2. Federated Learning algorithms by framework.</w:t>
      </w:r>
    </w:p>
    <w:p w14:paraId="0D9EB9A4" w14:textId="034FE8D4" w:rsidR="006438F2" w:rsidRDefault="006438F2">
      <w:pPr>
        <w:spacing w:before="1"/>
        <w:ind w:left="540"/>
        <w:rPr>
          <w:sz w:val="18"/>
        </w:rPr>
      </w:pPr>
      <w:r w:rsidRPr="006438F2">
        <w:rPr>
          <w:sz w:val="18"/>
        </w:rPr>
        <w:t>Table 3.2.5 Summary of reviewed Federated Learning algorithms.</w:t>
      </w:r>
    </w:p>
    <w:p w14:paraId="4152F72D" w14:textId="77777777" w:rsidR="001E5EDB" w:rsidRPr="001E5EDB" w:rsidRDefault="001E5EDB" w:rsidP="001E5EDB">
      <w:pPr>
        <w:spacing w:before="1"/>
        <w:ind w:left="540"/>
        <w:rPr>
          <w:sz w:val="18"/>
        </w:rPr>
      </w:pPr>
      <w:r w:rsidRPr="001E5EDB">
        <w:rPr>
          <w:sz w:val="18"/>
        </w:rPr>
        <w:t>Table 3.4. Datasets used in FL frameworks reviewed.</w:t>
      </w:r>
    </w:p>
    <w:p w14:paraId="63776D0B" w14:textId="1C29D88B" w:rsidR="001E5EDB" w:rsidRPr="00984DDF" w:rsidRDefault="001E5EDB" w:rsidP="001E5EDB">
      <w:pPr>
        <w:spacing w:before="1"/>
        <w:ind w:left="540"/>
        <w:rPr>
          <w:sz w:val="18"/>
        </w:rPr>
      </w:pPr>
      <w:r w:rsidRPr="001E5EDB">
        <w:rPr>
          <w:sz w:val="18"/>
        </w:rPr>
        <w:t>Table 3.4.1. Federated Learning datasets and their applications.</w:t>
      </w:r>
      <w:r w:rsidR="00BD52D5">
        <w:rPr>
          <w:sz w:val="18"/>
        </w:rPr>
        <w:br/>
        <w:t>Table</w:t>
      </w:r>
      <w:r w:rsidR="00BD52D5" w:rsidRPr="00984DDF">
        <w:rPr>
          <w:sz w:val="18"/>
        </w:rPr>
        <w:t xml:space="preserve"> </w:t>
      </w:r>
      <w:r w:rsidR="00BD52D5">
        <w:rPr>
          <w:sz w:val="18"/>
        </w:rPr>
        <w:t>3.6. Literature review and ROs alignment.</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3089285"/>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3089286"/>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3089287"/>
      <w:r w:rsidRPr="00984DDF">
        <w:t>Research Objectives</w:t>
      </w:r>
      <w:bookmarkEnd w:id="6"/>
    </w:p>
    <w:p w14:paraId="38D1FEA6" w14:textId="58F0CBDB" w:rsidR="00697D73" w:rsidRPr="00984DDF" w:rsidRDefault="00697D73" w:rsidP="00274E94">
      <w:pPr>
        <w:pStyle w:val="BodyText"/>
        <w:spacing w:line="360" w:lineRule="auto"/>
        <w:ind w:left="540" w:right="332" w:firstLine="470"/>
      </w:pPr>
      <w:r w:rsidRPr="00984DDF">
        <w:t xml:space="preserve">The primary purpose of this project is to experiment with FL frameworks to evaluate their implementability and develop a functional FL server. Therefore, the </w:t>
      </w:r>
      <w:r w:rsidR="00B81A73">
        <w:t>R</w:t>
      </w:r>
      <w:r w:rsidRPr="00984DDF">
        <w:t xml:space="preserve">esearch </w:t>
      </w:r>
      <w:r w:rsidR="00B81A73">
        <w:t>O</w:t>
      </w:r>
      <w:r w:rsidRPr="00984DDF">
        <w:t>bjectives</w:t>
      </w:r>
      <w:r w:rsidR="00B81A73">
        <w:t xml:space="preserve"> (ROs)</w:t>
      </w:r>
      <w:r w:rsidRPr="00984DDF">
        <w:t xml:space="preserve"> are:</w:t>
      </w:r>
    </w:p>
    <w:p w14:paraId="2B8F7802" w14:textId="1BC2F72F"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EC57A7">
        <w:rPr>
          <w:i/>
          <w:iCs/>
        </w:rPr>
        <w:t xml:space="preserve">PySyft,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6F71BC">
        <w:rPr>
          <w:i/>
          <w:iCs/>
        </w:rPr>
        <w:t>,</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3089288"/>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3089289"/>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Toc173089290"/>
      <w:bookmarkStart w:id="10" w:name="_Hlk172064323"/>
      <w:r w:rsidRPr="00984DDF">
        <w:t>What is Federated Learning</w:t>
      </w:r>
      <w:bookmarkEnd w:id="9"/>
    </w:p>
    <w:bookmarkEnd w:id="10"/>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3089291"/>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3089292"/>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3089293"/>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3089294"/>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3089295"/>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3089296"/>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3089297"/>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3089298"/>
      <w:r w:rsidRPr="00984DDF">
        <w:t xml:space="preserve">Federated Learning vs Distributed </w:t>
      </w:r>
      <w:r w:rsidR="006529F1">
        <w:t>Machine Learning</w:t>
      </w:r>
      <w:bookmarkEnd w:id="18"/>
    </w:p>
    <w:p w14:paraId="2219C87B" w14:textId="7159A3AE"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w:t>
      </w:r>
      <w:r w:rsidR="00AB4A20">
        <w:t>,</w:t>
      </w:r>
      <w:r>
        <w:t xml:space="preserve">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AB4A20" w:rsidRDefault="000910E1" w:rsidP="00D705DE">
      <w:pPr>
        <w:pStyle w:val="Heading1"/>
        <w:numPr>
          <w:ilvl w:val="0"/>
          <w:numId w:val="7"/>
        </w:numPr>
        <w:tabs>
          <w:tab w:val="left" w:pos="1011"/>
        </w:tabs>
        <w:spacing w:before="31"/>
      </w:pPr>
      <w:bookmarkStart w:id="19" w:name="_Toc173089299"/>
      <w:bookmarkStart w:id="20" w:name="_Hlk172153051"/>
      <w:r w:rsidRPr="00984DDF">
        <w:rPr>
          <w:color w:val="333333"/>
        </w:rPr>
        <w:lastRenderedPageBreak/>
        <w:t>Literature</w:t>
      </w:r>
      <w:r w:rsidRPr="00984DDF">
        <w:rPr>
          <w:color w:val="333333"/>
          <w:spacing w:val="-5"/>
        </w:rPr>
        <w:t xml:space="preserve"> </w:t>
      </w:r>
      <w:r w:rsidRPr="00984DDF">
        <w:rPr>
          <w:color w:val="333333"/>
        </w:rPr>
        <w:t>Review</w:t>
      </w:r>
      <w:bookmarkEnd w:id="19"/>
    </w:p>
    <w:p w14:paraId="78FD57D3" w14:textId="0E298693" w:rsidR="00770898" w:rsidRPr="006C42A2" w:rsidRDefault="00770898" w:rsidP="00646F8D">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00C4131D" w:rsidRPr="00C4131D">
        <w:rPr>
          <w:i/>
          <w:iCs/>
        </w:rPr>
        <w:t>,</w:t>
      </w:r>
      <w:r w:rsidRPr="00770898">
        <w:t xml:space="preserve"> it returns 7,510 articles in 0.07 seconds. The aim of this chapter is to select valid and relevant articles that align the </w:t>
      </w:r>
      <w:r w:rsidR="00954959">
        <w:t>ROs</w:t>
      </w:r>
      <w:r w:rsidRPr="00770898">
        <w:t xml:space="preserve"> with the literature review, ensuring a smooth experimentation process that validates these objectives. All sources are organized into five themes: FL frameworks, FL algorithms, real-world FL settings, FL datasets, and FL server implementation.</w:t>
      </w:r>
    </w:p>
    <w:p w14:paraId="02AABFCF" w14:textId="53719E2E" w:rsidR="002A583A" w:rsidRPr="00CD7E2C" w:rsidRDefault="000910E1" w:rsidP="00D705DE">
      <w:pPr>
        <w:pStyle w:val="Heading2"/>
        <w:numPr>
          <w:ilvl w:val="1"/>
          <w:numId w:val="7"/>
        </w:numPr>
        <w:ind w:left="1519" w:hanging="510"/>
        <w:rPr>
          <w:sz w:val="30"/>
        </w:rPr>
      </w:pPr>
      <w:bookmarkStart w:id="21" w:name="_Toc173089300"/>
      <w:bookmarkEnd w:id="20"/>
      <w:r w:rsidRPr="00984DDF">
        <w:t>Federated Learning Frameworks</w:t>
      </w:r>
      <w:bookmarkEnd w:id="21"/>
    </w:p>
    <w:p w14:paraId="77DBD5FB" w14:textId="6A12B6A3" w:rsidR="00676675" w:rsidRPr="00472E35" w:rsidRDefault="00791007" w:rsidP="00CD7E2C">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w:t>
      </w:r>
      <w:r w:rsidR="001948BC">
        <w:t>user’s</w:t>
      </w:r>
      <w:r>
        <w:t xml:space="preserve">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OpenMined,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lastRenderedPageBreak/>
        <w:drawing>
          <wp:inline distT="0" distB="0" distL="0" distR="0" wp14:anchorId="267E0F12" wp14:editId="70DD1715">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70BB4A0D" w:rsidR="002C658E" w:rsidRPr="00F56CF6" w:rsidRDefault="00A1361F" w:rsidP="00F56CF6">
      <w:pPr>
        <w:pStyle w:val="BodyText"/>
        <w:spacing w:line="360" w:lineRule="auto"/>
        <w:ind w:left="540" w:right="332" w:firstLine="470"/>
        <w:rPr>
          <w:sz w:val="18"/>
        </w:rPr>
      </w:pPr>
      <w:r>
        <w:t xml:space="preserve">By creating this ranking, the population </w:t>
      </w:r>
      <w:r w:rsidR="00C87B18">
        <w:t xml:space="preserve">sample </w:t>
      </w:r>
      <w:r>
        <w:t xml:space="preserve">for objective one was defined as </w:t>
      </w:r>
      <w:r w:rsidRPr="00A1361F">
        <w:rPr>
          <w:i/>
          <w:iCs/>
        </w:rPr>
        <w:t xml:space="preserve">PySyft, FATE, Flower, FedML, </w:t>
      </w:r>
      <w:r>
        <w:t xml:space="preserve">and </w:t>
      </w:r>
      <w:r w:rsidRPr="00A1361F">
        <w:rPr>
          <w:i/>
          <w:iCs/>
        </w:rPr>
        <w:t>TFF</w:t>
      </w:r>
      <w:r>
        <w:t xml:space="preserve">. The </w:t>
      </w:r>
      <w:r w:rsidR="007E101B">
        <w:t>sample</w:t>
      </w:r>
      <w:r>
        <w:t xml:space="preserv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3089301"/>
      <w:r>
        <w:t xml:space="preserve">PySyft,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r w:rsidR="00892FF0" w:rsidRPr="00892FF0">
        <w:rPr>
          <w:i/>
          <w:iCs/>
        </w:rPr>
        <w:t>OpenMined</w:t>
      </w:r>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r w:rsidR="00892FF0" w:rsidRPr="00892FF0">
        <w:rPr>
          <w:i/>
          <w:iCs/>
        </w:rPr>
        <w:t>PyTorch</w:t>
      </w:r>
      <w:r w:rsidR="00892FF0" w:rsidRPr="00892FF0">
        <w:t xml:space="preserve"> and TensorFlow with additional capabilities. Comparing it with other frameworks like </w:t>
      </w:r>
      <w:r w:rsidR="00892FF0" w:rsidRPr="00FF361A">
        <w:rPr>
          <w:i/>
          <w:iCs/>
        </w:rPr>
        <w:t>TFF</w:t>
      </w:r>
      <w:r w:rsidR="00892FF0" w:rsidRPr="00892FF0">
        <w:t xml:space="preserve"> and </w:t>
      </w:r>
      <w:r w:rsidR="00892FF0" w:rsidRPr="00892FF0">
        <w:rPr>
          <w:i/>
          <w:iCs/>
        </w:rPr>
        <w:t>PaddleFL</w:t>
      </w:r>
      <w:r w:rsidR="00892FF0" w:rsidRPr="00892FF0">
        <w:t xml:space="preserve">; </w:t>
      </w:r>
      <w:r w:rsidR="00892FF0" w:rsidRPr="00FF361A">
        <w:rPr>
          <w:i/>
          <w:iCs/>
        </w:rPr>
        <w:t>PySyft</w:t>
      </w:r>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003C67F5" w:rsidRPr="00584025">
        <w:rPr>
          <w:i/>
          <w:iCs/>
        </w:rPr>
        <w:t>XGBoost</w:t>
      </w:r>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FLow</w:t>
      </w:r>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r w:rsidR="003C67F5" w:rsidRPr="00584025">
        <w:rPr>
          <w:i/>
          <w:iCs/>
        </w:rPr>
        <w:t>KubeFATE</w:t>
      </w:r>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w:t>
      </w:r>
      <w:r w:rsidR="003C67F5">
        <w:lastRenderedPageBreak/>
        <w:t xml:space="preserve">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3E615A55"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settings with large-</w:t>
      </w:r>
      <w:r w:rsidR="001253B6" w:rsidRPr="001253B6">
        <w:lastRenderedPageBreak/>
        <w:t xml:space="preserv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r w:rsidR="001253B6" w:rsidRPr="00D8323C">
        <w:rPr>
          <w:i/>
          <w:iCs/>
        </w:rPr>
        <w:t>PyTorch</w:t>
      </w:r>
      <w:r w:rsidR="001253B6" w:rsidRPr="001253B6">
        <w:t>, while offering flexible API designs, standardized algorithm implementations, and benchmark datasets for</w:t>
      </w:r>
      <w:r w:rsidR="005C5939">
        <w:t xml:space="preserve"> </w:t>
      </w:r>
      <w:r w:rsidR="00471416">
        <w:t>non-Independent and Identically Distributed</w:t>
      </w:r>
      <w:r w:rsidR="001253B6" w:rsidRPr="001253B6">
        <w:t xml:space="preserve"> </w:t>
      </w:r>
      <w:r w:rsidR="0013488E">
        <w:t>(</w:t>
      </w:r>
      <w:r w:rsidR="001253B6" w:rsidRPr="001253B6">
        <w:t>non-IID</w:t>
      </w:r>
      <w:r w:rsidR="0013488E">
        <w:t>)</w:t>
      </w:r>
      <w:r w:rsidR="001253B6" w:rsidRPr="001253B6">
        <w:t xml:space="preserve">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ith cryptographic techniques to 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3089302"/>
      <w:r>
        <w:t xml:space="preserve">OpenFL, </w:t>
      </w:r>
      <w:r w:rsidR="00B32E2D">
        <w:t>NVIDIA, PaddleFL, Substra and FLGo</w:t>
      </w:r>
      <w:bookmarkEnd w:id="23"/>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r w:rsidRPr="00D46CD4">
        <w:rPr>
          <w:i/>
          <w:iCs/>
        </w:rPr>
        <w:t>OpenFL</w:t>
      </w:r>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r w:rsidRPr="00D46CD4">
        <w:rPr>
          <w:i/>
          <w:iCs/>
        </w:rPr>
        <w:t>OpenFL</w:t>
      </w:r>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t>
      </w:r>
      <w:r w:rsidRPr="00E25A5E">
        <w:lastRenderedPageBreak/>
        <w:t xml:space="preserve">while </w:t>
      </w:r>
      <w:r w:rsidRPr="00D46CD4">
        <w:rPr>
          <w:i/>
          <w:iCs/>
        </w:rPr>
        <w:t>OpenFL</w:t>
      </w:r>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1A3948" w:rsidRPr="00100ABC">
        <w:rPr>
          <w:i/>
          <w:iCs/>
        </w:rPr>
        <w:t>PyTorch</w:t>
      </w:r>
      <w:r w:rsidR="001A3948">
        <w:t xml:space="preserve">, </w:t>
      </w:r>
      <w:r w:rsidR="001A3948" w:rsidRPr="00100ABC">
        <w:rPr>
          <w:i/>
          <w:iCs/>
        </w:rPr>
        <w:t>TensorFlow</w:t>
      </w:r>
      <w:r w:rsidR="001A3948">
        <w:t xml:space="preserve">, and </w:t>
      </w:r>
      <w:r w:rsidR="001A3948" w:rsidRPr="00100ABC">
        <w:rPr>
          <w:i/>
          <w:iCs/>
        </w:rPr>
        <w:t>XGBoost</w:t>
      </w:r>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r w:rsidR="00A0157F" w:rsidRPr="001919AE">
        <w:rPr>
          <w:i/>
          <w:iCs/>
        </w:rPr>
        <w:t>PaddleFL</w:t>
      </w:r>
      <w:r w:rsidR="00A0157F">
        <w:t xml:space="preserve"> is an open-source federated learning framework developed by </w:t>
      </w:r>
      <w:r w:rsidR="00A0157F" w:rsidRPr="001919AE">
        <w:rPr>
          <w:i/>
          <w:iCs/>
        </w:rPr>
        <w:t>PaddlePaddle</w:t>
      </w:r>
      <w:r w:rsidR="00A0157F">
        <w:t>,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r w:rsidR="00677A15" w:rsidRPr="00677A15">
        <w:rPr>
          <w:i/>
          <w:iCs/>
        </w:rPr>
        <w:t>Substra</w:t>
      </w:r>
      <w:r w:rsidR="00677A15">
        <w:t xml:space="preserve"> as a framework designed to make machine learning both collaborative and secure. They developed </w:t>
      </w:r>
      <w:r w:rsidR="00677A15" w:rsidRPr="00677A15">
        <w:rPr>
          <w:i/>
          <w:iCs/>
        </w:rPr>
        <w:t>Substra</w:t>
      </w:r>
      <w:r w:rsidR="00677A15">
        <w:t xml:space="preserve"> to handle the tricky issue of working with </w:t>
      </w:r>
      <w:r w:rsidR="00677A15">
        <w:lastRenderedPageBreak/>
        <w:t xml:space="preserve">sensitive data without compromising privacy. Instead of moving data around, </w:t>
      </w:r>
      <w:r w:rsidR="00677A15" w:rsidRPr="00677A15">
        <w:rPr>
          <w:i/>
          <w:iCs/>
        </w:rPr>
        <w:t>Substra</w:t>
      </w:r>
      <w:r w:rsidR="00677A15">
        <w:t xml:space="preserve"> keeps it decentralized data stays where it is, and only the necessary algorithms and non-sensitive information are shared. </w:t>
      </w:r>
      <w:r w:rsidR="00677A15" w:rsidRPr="00677A15">
        <w:rPr>
          <w:i/>
          <w:iCs/>
        </w:rPr>
        <w:t>Substra</w:t>
      </w:r>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r w:rsidR="00677A15" w:rsidRPr="00151F65">
        <w:rPr>
          <w:i/>
          <w:iCs/>
        </w:rPr>
        <w:t>Substra</w:t>
      </w:r>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00677A15" w:rsidRPr="00151F65">
        <w:rPr>
          <w:i/>
          <w:iCs/>
        </w:rPr>
        <w:t>Substra</w:t>
      </w:r>
      <w:r w:rsidR="00677A15">
        <w:t xml:space="preserve"> are coordinated across different nodes, ensuring that data never leaves its original location. The decentralized architecture uses smart contracts to enforce permissions and maintain a tamper-proof ledger of all activities. This makes </w:t>
      </w:r>
      <w:r w:rsidR="00677A15" w:rsidRPr="00151F65">
        <w:rPr>
          <w:i/>
          <w:iCs/>
        </w:rPr>
        <w:t>Substra</w:t>
      </w:r>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r w:rsidR="002F2F55" w:rsidRPr="002F2F55">
        <w:rPr>
          <w:i/>
          <w:iCs/>
        </w:rPr>
        <w:t>FLGo</w:t>
      </w:r>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2F2F55" w:rsidRPr="002F2F55">
        <w:rPr>
          <w:i/>
          <w:iCs/>
        </w:rPr>
        <w:t>FLGo</w:t>
      </w:r>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2F2F55" w:rsidRPr="002F2F55">
        <w:rPr>
          <w:i/>
          <w:iCs/>
        </w:rPr>
        <w:t>FLGo</w:t>
      </w:r>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3089303"/>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r w:rsidRPr="00D472EE">
        <w:rPr>
          <w:i/>
          <w:iCs/>
        </w:rPr>
        <w:t>SecureBoost</w:t>
      </w:r>
      <w:r>
        <w:t xml:space="preserve"> and </w:t>
      </w:r>
      <w:r w:rsidRPr="00D472EE">
        <w:rPr>
          <w:i/>
          <w:iCs/>
        </w:rPr>
        <w:t>FedProx</w:t>
      </w:r>
      <w:r>
        <w:t xml:space="preserve"> are also used by multiple frameworks. These algorithms, along with </w:t>
      </w:r>
      <w:r w:rsidRPr="00D472EE">
        <w:rPr>
          <w:i/>
          <w:iCs/>
        </w:rPr>
        <w:t>FedMA</w:t>
      </w:r>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lastRenderedPageBreak/>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3089304"/>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escent (SGD) 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6FAA3C6D">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3089305"/>
      <w:r>
        <w:t>FedProx</w:t>
      </w:r>
      <w:bookmarkEnd w:id="26"/>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r w:rsidRPr="00810F74">
        <w:rPr>
          <w:i/>
          <w:iCs/>
        </w:rPr>
        <w:t>FedProx</w:t>
      </w:r>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r w:rsidRPr="00810F74">
        <w:rPr>
          <w:i/>
          <w:iCs/>
        </w:rPr>
        <w:t>FedProx</w:t>
      </w:r>
      <w:r>
        <w:t xml:space="preserve"> modifies to handle them and increase the robustness and stability of the optimization process. In this context, the addition of a proximal term to the local objective function within </w:t>
      </w:r>
      <w:r w:rsidRPr="00810F74">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r w:rsidRPr="00810F74">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2F976A7F" w:rsidR="0016208D" w:rsidRDefault="0016208D" w:rsidP="0016208D">
      <w:pPr>
        <w:pStyle w:val="BodyText"/>
        <w:spacing w:line="360" w:lineRule="auto"/>
        <w:ind w:left="540" w:right="332" w:firstLine="470"/>
        <w:jc w:val="center"/>
      </w:pPr>
      <w:r>
        <w:rPr>
          <w:noProof/>
        </w:rPr>
        <w:lastRenderedPageBreak/>
        <w:drawing>
          <wp:inline distT="0" distB="0" distL="0" distR="0" wp14:anchorId="0DFA2440" wp14:editId="48E0B5C6">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r w:rsidRPr="00183544">
        <w:rPr>
          <w:i/>
          <w:iCs/>
          <w:sz w:val="18"/>
        </w:rPr>
        <w:t>Fe</w:t>
      </w:r>
      <w:r w:rsidR="00183544" w:rsidRPr="00183544">
        <w:rPr>
          <w:i/>
          <w:iCs/>
          <w:sz w:val="18"/>
        </w:rPr>
        <w:t>dProx</w:t>
      </w:r>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r w:rsidRPr="00ED280E">
        <w:rPr>
          <w:i/>
          <w:iCs/>
        </w:rPr>
        <w:t>FedProx</w:t>
      </w:r>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3089306"/>
      <w:r>
        <w:t>FedMA</w:t>
      </w:r>
      <w:bookmarkEnd w:id="27"/>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r w:rsidRPr="006D6F8D">
        <w:rPr>
          <w:i/>
          <w:iCs/>
        </w:rPr>
        <w:t>FedMA</w:t>
      </w:r>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5E0EA375" w14:textId="77777777" w:rsidR="00B60ACF" w:rsidRDefault="00B60ACF" w:rsidP="00B60ACF">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6D292CCF" w:rsidR="00163B07" w:rsidRDefault="00163B07" w:rsidP="00163B07">
      <w:pPr>
        <w:pStyle w:val="BodyText"/>
        <w:spacing w:line="360" w:lineRule="auto"/>
        <w:ind w:left="540" w:right="332" w:firstLine="470"/>
        <w:jc w:val="center"/>
        <w:rPr>
          <w:sz w:val="18"/>
        </w:rPr>
      </w:pPr>
      <w:r>
        <w:rPr>
          <w:noProof/>
        </w:rPr>
        <w:drawing>
          <wp:inline distT="0" distB="0" distL="0" distR="0" wp14:anchorId="64470A7F" wp14:editId="6BC392B9">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3</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3089307"/>
      <w:r>
        <w:t>SecureBoost</w:t>
      </w:r>
      <w:bookmarkEnd w:id="28"/>
    </w:p>
    <w:p w14:paraId="564B6664" w14:textId="77777777" w:rsidR="006D6F8D" w:rsidRDefault="006D6F8D" w:rsidP="006D6F8D">
      <w:pPr>
        <w:pStyle w:val="BodyText"/>
        <w:spacing w:line="360" w:lineRule="auto"/>
        <w:ind w:left="540" w:right="332" w:firstLine="470"/>
        <w:jc w:val="both"/>
      </w:pPr>
      <w:r w:rsidRPr="001B40A1">
        <w:rPr>
          <w:i/>
          <w:iCs/>
        </w:rPr>
        <w:t>SecureBoost</w:t>
      </w:r>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r w:rsidRPr="00873480">
        <w:rPr>
          <w:i/>
          <w:iCs/>
        </w:rPr>
        <w:t>SecureBoost</w:t>
      </w:r>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SecureBoost defines roles for active parties, who have class labels, and passive </w:t>
      </w:r>
      <w:r w:rsidRPr="001B40A1">
        <w:lastRenderedPageBreak/>
        <w:t xml:space="preserve">parties, who have only feature data. The active party coordinates the training process, including the aggregation of model updates. Model construction follows the philosophy of the widely used and successful </w:t>
      </w:r>
      <w:r w:rsidRPr="00873480">
        <w:rPr>
          <w:i/>
          <w:iCs/>
        </w:rPr>
        <w:t>XGBoost</w:t>
      </w:r>
      <w:r w:rsidRPr="001B40A1">
        <w: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r w:rsidRPr="00873480">
        <w:rPr>
          <w:i/>
          <w:iCs/>
        </w:rPr>
        <w:t>SecureBoost</w:t>
      </w:r>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r w:rsidRPr="00873480">
        <w:rPr>
          <w:i/>
          <w:iCs/>
        </w:rPr>
        <w:t>XGBoost</w:t>
      </w:r>
      <w:r w:rsidRPr="001B40A1">
        <w:t xml:space="preserve"> and </w:t>
      </w:r>
      <w:r>
        <w:t>Gradient Boosting Decision Trees (</w:t>
      </w:r>
      <w:r w:rsidRPr="001B40A1">
        <w:t>GBDT</w:t>
      </w:r>
      <w:r>
        <w:t>)</w:t>
      </w:r>
      <w:r w:rsidRPr="001B40A1">
        <w: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3089308"/>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r w:rsidRPr="00D43964">
        <w:rPr>
          <w:i/>
          <w:iCs/>
        </w:rPr>
        <w:t>FedProx</w:t>
      </w:r>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applied to complex architectures using deep neural networks. </w:t>
      </w:r>
      <w:r w:rsidRPr="00394BC0">
        <w:rPr>
          <w:i/>
          <w:iCs/>
        </w:rPr>
        <w:t>SecureBoost</w:t>
      </w:r>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lastRenderedPageBreak/>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3089309"/>
      <w:r>
        <w:t>Real World Federated Learning S</w:t>
      </w:r>
      <w:r w:rsidR="005C4A2C">
        <w:t>ettings</w:t>
      </w:r>
      <w:bookmarkEnd w:id="30"/>
    </w:p>
    <w:p w14:paraId="578687D5" w14:textId="040BC67F"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 FL method that generates revenue for its business. Recognizing this limitation, the following three papers are not company production FL models but are scenarios close to a real-world setting.</w:t>
      </w:r>
    </w:p>
    <w:p w14:paraId="0150CBAC" w14:textId="68DC7798" w:rsidR="00B86F05" w:rsidRDefault="00B86F05" w:rsidP="00B86F05">
      <w:pPr>
        <w:pStyle w:val="BodyText"/>
        <w:spacing w:before="1" w:line="360" w:lineRule="auto"/>
        <w:ind w:left="540" w:right="333" w:firstLine="470"/>
        <w:jc w:val="both"/>
      </w:pPr>
      <w:r>
        <w:fldChar w:fldCharType="begin"/>
      </w:r>
      <w:r w:rsidR="00CF7B1B">
        <w:instrText xml:space="preserve"> 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w:t>
      </w:r>
      <w:r w:rsidRPr="00B30BB5">
        <w:lastRenderedPageBreak/>
        <w:t xml:space="preserve">asynchronous aggregation. Personalization would involve algorithms like </w:t>
      </w:r>
      <w:r w:rsidRPr="00B30BB5">
        <w:rPr>
          <w:i/>
          <w:iCs/>
        </w:rPr>
        <w:t>FedBABU</w:t>
      </w:r>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r w:rsidRPr="00B86F05">
        <w:rPr>
          <w:i/>
          <w:iCs/>
        </w:rPr>
        <w:t>Jupyter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rsidRPr="00AA6EDA">
        <w:lastRenderedPageBreak/>
        <w:t xml:space="preserve">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6356145F" w14:textId="6800540E" w:rsidR="002A583A" w:rsidRDefault="008D7B10" w:rsidP="00D705DE">
      <w:pPr>
        <w:pStyle w:val="Heading2"/>
        <w:numPr>
          <w:ilvl w:val="1"/>
          <w:numId w:val="7"/>
        </w:numPr>
      </w:pPr>
      <w:bookmarkStart w:id="32" w:name="_Toc173089310"/>
      <w:bookmarkEnd w:id="31"/>
      <w:r>
        <w:t xml:space="preserve">Federated Learning </w:t>
      </w:r>
      <w:r w:rsidR="0073325C">
        <w:t>Datasets</w:t>
      </w:r>
      <w:bookmarkEnd w:id="32"/>
    </w:p>
    <w:p w14:paraId="137E43B0" w14:textId="676BDCF2" w:rsidR="00557A9B" w:rsidRDefault="00CF7B1B" w:rsidP="00557A9B">
      <w:pPr>
        <w:pStyle w:val="BodyText"/>
        <w:spacing w:before="1" w:line="360" w:lineRule="auto"/>
        <w:ind w:left="540" w:right="333" w:firstLine="470"/>
        <w:jc w:val="both"/>
      </w:pPr>
      <w:r>
        <w:fldChar w:fldCharType="begin"/>
      </w:r>
      <w:r w:rsidR="00DF3553">
        <w:instrText xml:space="preserve"> 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CF7B1B">
        <w:t xml:space="preserve">Luo </w:t>
      </w:r>
      <w:r w:rsidRPr="00CF7B1B">
        <w:rPr>
          <w:i/>
          <w:iCs/>
        </w:rPr>
        <w:t>et al.</w:t>
      </w:r>
      <w:r w:rsidRPr="00CF7B1B">
        <w:t xml:space="preserve">, </w:t>
      </w:r>
      <w:r w:rsidR="00DB70F2">
        <w:t>(</w:t>
      </w:r>
      <w:r w:rsidRPr="00CF7B1B">
        <w:t>2021)</w:t>
      </w:r>
      <w:r>
        <w:fldChar w:fldCharType="end"/>
      </w:r>
      <w:r w:rsidR="00557A9B" w:rsidRPr="00557A9B">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rsidR="00DB70F2">
        <w:fldChar w:fldCharType="begin"/>
      </w:r>
      <w:r w:rsidR="00DF3553">
        <w:instrText xml:space="preserve"> 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DB70F2">
        <w:fldChar w:fldCharType="separate"/>
      </w:r>
      <w:r w:rsidR="00DB70F2" w:rsidRPr="00DB70F2">
        <w:t xml:space="preserve">Lai </w:t>
      </w:r>
      <w:r w:rsidR="00DB70F2" w:rsidRPr="00DB70F2">
        <w:rPr>
          <w:i/>
          <w:iCs/>
        </w:rPr>
        <w:t>et al.</w:t>
      </w:r>
      <w:r w:rsidR="00DB70F2" w:rsidRPr="00DB70F2">
        <w:t xml:space="preserve">, </w:t>
      </w:r>
      <w:r w:rsidR="0048495E">
        <w:t>(</w:t>
      </w:r>
      <w:r w:rsidR="00DB70F2" w:rsidRPr="00DB70F2">
        <w:t>2024)</w:t>
      </w:r>
      <w:r w:rsidR="00DB70F2">
        <w:fldChar w:fldCharType="end"/>
      </w:r>
      <w:r w:rsidR="00557A9B" w:rsidRPr="00557A9B">
        <w:t xml:space="preserve"> used versions of MINST and CIFAR, Fashion-MNIST, CIFAR-10 and CIFAR-100. These datasets are chosen for their varying levels of complexity and the ability to simulate non-IDD conditions effectively. Other frameworks employ the </w:t>
      </w:r>
      <w:r w:rsidR="00557A9B" w:rsidRPr="00557A9B">
        <w:rPr>
          <w:i/>
          <w:iCs/>
        </w:rPr>
        <w:t>FedAvg</w:t>
      </w:r>
      <w:r w:rsidR="00557A9B" w:rsidRPr="00557A9B">
        <w:t xml:space="preserve"> algorithm, not performing well with non-IID data, and other counterparts do not pay attention to aggregating dissimilar client updates that can lead to poor global modelling. </w:t>
      </w:r>
      <w:r w:rsidR="0048495E">
        <w:fldChar w:fldCharType="begin"/>
      </w:r>
      <w:r w:rsidR="00DF3553">
        <w:instrText xml:space="preserve"> 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48495E">
        <w:fldChar w:fldCharType="separate"/>
      </w:r>
      <w:r w:rsidR="0048495E" w:rsidRPr="0048495E">
        <w:t>Pfitzner</w:t>
      </w:r>
      <w:r w:rsidR="00F340F4">
        <w:t xml:space="preserve"> </w:t>
      </w:r>
      <w:r w:rsidR="00F340F4">
        <w:rPr>
          <w:i/>
          <w:iCs/>
        </w:rPr>
        <w:t>et al.</w:t>
      </w:r>
      <w:r w:rsidR="0048495E" w:rsidRPr="0048495E">
        <w:t xml:space="preserve">, </w:t>
      </w:r>
      <w:r w:rsidR="00D25B15">
        <w:t>(</w:t>
      </w:r>
      <w:r w:rsidR="0048495E" w:rsidRPr="0048495E">
        <w:t>2021)</w:t>
      </w:r>
      <w:r w:rsidR="0048495E">
        <w:fldChar w:fldCharType="end"/>
      </w:r>
      <w:r w:rsidR="00D25B15">
        <w:t xml:space="preserve"> </w:t>
      </w:r>
      <w:r w:rsidR="00557A9B"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F340F4">
        <w:fldChar w:fldCharType="begin"/>
      </w:r>
      <w:r w:rsidR="00DF3553">
        <w:instrText xml:space="preserve"> 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F340F4">
        <w:fldChar w:fldCharType="separate"/>
      </w:r>
      <w:r w:rsidR="00F340F4" w:rsidRPr="00F340F4">
        <w:t xml:space="preserve">Zhang </w:t>
      </w:r>
      <w:r w:rsidR="00F340F4" w:rsidRPr="00F340F4">
        <w:rPr>
          <w:i/>
          <w:iCs/>
        </w:rPr>
        <w:t>et al.</w:t>
      </w:r>
      <w:r w:rsidR="00F340F4" w:rsidRPr="00F340F4">
        <w:t xml:space="preserve">, </w:t>
      </w:r>
      <w:r w:rsidR="00A81F7A">
        <w:t>(</w:t>
      </w:r>
      <w:r w:rsidR="00F340F4" w:rsidRPr="00F340F4">
        <w:t>2021)</w:t>
      </w:r>
      <w:r w:rsidR="00F340F4">
        <w:fldChar w:fldCharType="end"/>
      </w:r>
      <w:r w:rsidR="00A81F7A">
        <w:t xml:space="preserve"> </w:t>
      </w:r>
      <w:r w:rsidR="00557A9B" w:rsidRPr="00557A9B">
        <w:t xml:space="preserve">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rsidR="00874265">
        <w:t xml:space="preserve">ML </w:t>
      </w:r>
      <w:r w:rsidR="00557A9B" w:rsidRPr="00557A9B">
        <w:t>tasks.</w:t>
      </w:r>
    </w:p>
    <w:p w14:paraId="623E3BA6" w14:textId="3DF1D3B5" w:rsidR="00F8220C" w:rsidRDefault="00A25DEF" w:rsidP="00F8220C">
      <w:pPr>
        <w:pStyle w:val="BodyText"/>
        <w:spacing w:before="1" w:line="360" w:lineRule="auto"/>
        <w:ind w:left="540" w:right="333" w:firstLine="470"/>
        <w:jc w:val="both"/>
      </w:pPr>
      <w:r>
        <w:lastRenderedPageBreak/>
        <w:t>According to the FL frameworks review</w:t>
      </w:r>
      <w:r w:rsidR="00601614">
        <w:t>ed in section 3.1.</w:t>
      </w:r>
      <w:r w:rsidR="00512AFA">
        <w:t>, the</w:t>
      </w:r>
      <w:r w:rsidR="00601614">
        <w:t xml:space="preserve"> </w:t>
      </w:r>
      <w:r w:rsidR="00981080">
        <w:t>dataset</w:t>
      </w:r>
      <w:r w:rsidR="00512AFA">
        <w:t>s</w:t>
      </w:r>
      <w:r w:rsidR="00981080">
        <w:t xml:space="preserve"> used in these frameworks can be seen in table 3.4:</w:t>
      </w:r>
    </w:p>
    <w:p w14:paraId="3181840F" w14:textId="30253435" w:rsidR="00954057" w:rsidRDefault="00954057" w:rsidP="00954057">
      <w:pPr>
        <w:pStyle w:val="BodyText"/>
        <w:spacing w:before="1" w:line="360" w:lineRule="auto"/>
        <w:ind w:left="540" w:right="333" w:firstLine="470"/>
        <w:jc w:val="center"/>
        <w:rPr>
          <w:sz w:val="18"/>
        </w:rPr>
      </w:pPr>
      <w:r>
        <w:rPr>
          <w:noProof/>
        </w:rPr>
        <w:drawing>
          <wp:inline distT="0" distB="0" distL="0" distR="0" wp14:anchorId="56741E0E" wp14:editId="638C29BF">
            <wp:extent cx="4335024" cy="1380121"/>
            <wp:effectExtent l="0" t="0" r="8890" b="0"/>
            <wp:docPr id="130131674"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1674" name="Picture 5" descr="A screen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1835" cy="1385473"/>
                    </a:xfrm>
                    <a:prstGeom prst="rect">
                      <a:avLst/>
                    </a:prstGeom>
                  </pic:spPr>
                </pic:pic>
              </a:graphicData>
            </a:graphic>
          </wp:inline>
        </w:drawing>
      </w:r>
      <w:r>
        <w:br/>
      </w:r>
      <w:r>
        <w:rPr>
          <w:sz w:val="18"/>
        </w:rPr>
        <w:t>Table</w:t>
      </w:r>
      <w:r w:rsidRPr="00984DDF">
        <w:rPr>
          <w:sz w:val="18"/>
        </w:rPr>
        <w:t xml:space="preserve"> </w:t>
      </w:r>
      <w:r>
        <w:rPr>
          <w:sz w:val="18"/>
        </w:rPr>
        <w:t xml:space="preserve">3.4. </w:t>
      </w:r>
      <w:r w:rsidR="00697ECF">
        <w:rPr>
          <w:sz w:val="18"/>
        </w:rPr>
        <w:t xml:space="preserve">Datasets used </w:t>
      </w:r>
      <w:r w:rsidR="00EC4793">
        <w:rPr>
          <w:sz w:val="18"/>
        </w:rPr>
        <w:t>in FL frameworks reviewed.</w:t>
      </w:r>
    </w:p>
    <w:p w14:paraId="1F3B13A7" w14:textId="2E2946CF" w:rsidR="004905D4" w:rsidRDefault="004905D4" w:rsidP="004905D4">
      <w:pPr>
        <w:pStyle w:val="BodyText"/>
        <w:spacing w:before="1" w:line="360" w:lineRule="auto"/>
        <w:ind w:left="540" w:right="333" w:firstLine="470"/>
        <w:jc w:val="both"/>
      </w:pPr>
      <w:r>
        <w:t xml:space="preserve">Summarising all FL datasets </w:t>
      </w:r>
      <w:r w:rsidR="00FD46BB">
        <w:t>reviewed</w:t>
      </w:r>
      <w:r>
        <w:t xml:space="preserve"> in </w:t>
      </w:r>
      <w:r w:rsidR="00FD46BB">
        <w:t>this research</w:t>
      </w:r>
      <w:r w:rsidR="001E3695">
        <w:t>,</w:t>
      </w:r>
      <w:r w:rsidR="00FD46BB">
        <w:t xml:space="preserve"> table 3.4.1 can be created:</w:t>
      </w:r>
    </w:p>
    <w:p w14:paraId="40901991" w14:textId="4499D364" w:rsidR="00AD2827" w:rsidRDefault="00410F95" w:rsidP="00410F95">
      <w:pPr>
        <w:pStyle w:val="BodyText"/>
        <w:spacing w:before="1" w:line="360" w:lineRule="auto"/>
        <w:ind w:left="540" w:right="333" w:firstLine="470"/>
        <w:jc w:val="center"/>
      </w:pPr>
      <w:r>
        <w:rPr>
          <w:noProof/>
        </w:rPr>
        <w:drawing>
          <wp:inline distT="0" distB="0" distL="0" distR="0" wp14:anchorId="3A10E7CD" wp14:editId="6ADE432A">
            <wp:extent cx="5277473" cy="2290988"/>
            <wp:effectExtent l="0" t="0" r="0" b="0"/>
            <wp:docPr id="130343825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38251" name="Picture 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92487" cy="2297506"/>
                    </a:xfrm>
                    <a:prstGeom prst="rect">
                      <a:avLst/>
                    </a:prstGeom>
                  </pic:spPr>
                </pic:pic>
              </a:graphicData>
            </a:graphic>
          </wp:inline>
        </w:drawing>
      </w:r>
      <w:r>
        <w:br/>
      </w:r>
      <w:r>
        <w:rPr>
          <w:sz w:val="18"/>
        </w:rPr>
        <w:t>Table</w:t>
      </w:r>
      <w:r w:rsidRPr="00984DDF">
        <w:rPr>
          <w:sz w:val="18"/>
        </w:rPr>
        <w:t xml:space="preserve"> </w:t>
      </w:r>
      <w:r>
        <w:rPr>
          <w:sz w:val="18"/>
        </w:rPr>
        <w:t>3.4.1</w:t>
      </w:r>
      <w:r w:rsidR="00221D5E">
        <w:rPr>
          <w:sz w:val="18"/>
        </w:rPr>
        <w:t>.</w:t>
      </w:r>
      <w:r>
        <w:rPr>
          <w:sz w:val="18"/>
        </w:rPr>
        <w:t xml:space="preserve"> </w:t>
      </w:r>
      <w:r w:rsidR="00221D5E">
        <w:rPr>
          <w:sz w:val="18"/>
        </w:rPr>
        <w:t>Federated Learning datasets and their applications.</w:t>
      </w:r>
    </w:p>
    <w:p w14:paraId="753D619E" w14:textId="036444F3" w:rsidR="003D5F20" w:rsidRDefault="003D5F20" w:rsidP="009E6D6D">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3BB156C8" w14:textId="6671947B" w:rsidR="00EB1109" w:rsidRDefault="00EB1109" w:rsidP="009349CE">
      <w:pPr>
        <w:pStyle w:val="Heading2"/>
        <w:numPr>
          <w:ilvl w:val="1"/>
          <w:numId w:val="7"/>
        </w:numPr>
      </w:pPr>
      <w:bookmarkStart w:id="33" w:name="_Toc173089311"/>
      <w:r>
        <w:t>Federated Learning Server Implementation</w:t>
      </w:r>
      <w:bookmarkEnd w:id="33"/>
    </w:p>
    <w:p w14:paraId="71E48B79" w14:textId="626A4432" w:rsidR="00DF3553" w:rsidRDefault="00DF3553" w:rsidP="00DF3553">
      <w:pPr>
        <w:pStyle w:val="BodyText"/>
        <w:spacing w:before="1" w:line="360" w:lineRule="auto"/>
        <w:ind w:left="540" w:right="333" w:firstLine="470"/>
      </w:pPr>
      <w:bookmarkStart w:id="34" w:name="_Hlk173084694"/>
      <w:r>
        <w:t xml:space="preserve">This section aligns with the second </w:t>
      </w:r>
      <w:r w:rsidR="00954959">
        <w:t>RO</w:t>
      </w:r>
      <w:r>
        <w:t>, developing a FL server. The Papers reviewed here share a common approach, they build a FL server using Flask. This approach will be used in section seven when developing the FL server.</w:t>
      </w:r>
      <w:r w:rsidR="005B5C1C">
        <w:t xml:space="preserve"> Additionally, to consolidate the concept of flask, two books have been reviewed.</w:t>
      </w:r>
    </w:p>
    <w:p w14:paraId="7C9004AE" w14:textId="5EA6BC05" w:rsidR="00001F51" w:rsidRDefault="00001F51" w:rsidP="00001F51">
      <w:pPr>
        <w:pStyle w:val="BodyText"/>
        <w:spacing w:before="1" w:line="360" w:lineRule="auto"/>
        <w:ind w:left="540" w:right="333" w:firstLine="470"/>
      </w:pPr>
      <w:r>
        <w:fldChar w:fldCharType="begin"/>
      </w:r>
      <w:r>
        <w:instrText xml:space="preserve"> ADDIN ZOTERO_ITEM CSL_CITATION {"citationID":"eXKu1H0I","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001F51">
        <w:t xml:space="preserve">Patel </w:t>
      </w:r>
      <w:r w:rsidRPr="00001F51">
        <w:rPr>
          <w:i/>
          <w:iCs/>
        </w:rPr>
        <w:t>et al.</w:t>
      </w:r>
      <w:r w:rsidRPr="00001F51">
        <w:t xml:space="preserve">, </w:t>
      </w:r>
      <w:r>
        <w:t>(</w:t>
      </w:r>
      <w:r w:rsidRPr="00001F51">
        <w:t>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model. The fed local models are sent to a federated server for aggregation. The aggregated global model is then distributed back to the clients for object detection. For the server-side, Flask was used and then containerized with Nginx and Gunicorn, then deployed on AWS EC2. This reduces the cost in communication and ensures data privacy since raw video data is stored in local devices.</w:t>
      </w:r>
    </w:p>
    <w:p w14:paraId="19E74CFF" w14:textId="12399CAE" w:rsidR="005F6FAE" w:rsidRDefault="005F6FAE" w:rsidP="005F6FAE">
      <w:pPr>
        <w:pStyle w:val="BodyText"/>
        <w:spacing w:before="1" w:line="360" w:lineRule="auto"/>
        <w:ind w:left="540" w:right="333" w:firstLine="470"/>
      </w:pPr>
      <w:r>
        <w:fldChar w:fldCharType="begin"/>
      </w:r>
      <w:r w:rsidR="00001F51">
        <w:instrText xml:space="preserve"> ADDIN ZOTERO_ITEM CSL_CITATION {"citationID":"lyBBIH78","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00001F51" w:rsidRPr="00001F51">
        <w:t xml:space="preserve">Malve </w:t>
      </w:r>
      <w:r w:rsidR="00001F51" w:rsidRPr="00001F51">
        <w:rPr>
          <w:i/>
          <w:iCs/>
        </w:rPr>
        <w:t>et al.</w:t>
      </w:r>
      <w:r w:rsidR="00001F51" w:rsidRPr="00001F51">
        <w:t xml:space="preserve">, </w:t>
      </w:r>
      <w:r w:rsidR="00001F51">
        <w:t>(</w:t>
      </w:r>
      <w:r w:rsidR="00001F51" w:rsidRPr="00001F51">
        <w:t>2024)</w:t>
      </w:r>
      <w:r>
        <w:fldChar w:fldCharType="end"/>
      </w:r>
      <w:r w:rsidR="00001F51">
        <w:t xml:space="preserve"> </w:t>
      </w: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r w:rsidRPr="00001F51">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59819240" w14:textId="41F945DF" w:rsidR="005F6FAE" w:rsidRDefault="00001F51" w:rsidP="005F6FAE">
      <w:pPr>
        <w:pStyle w:val="BodyText"/>
        <w:spacing w:before="1" w:line="360" w:lineRule="auto"/>
        <w:ind w:left="540" w:right="333" w:firstLine="470"/>
      </w:pPr>
      <w:r>
        <w:fldChar w:fldCharType="begin"/>
      </w:r>
      <w:r>
        <w:instrText xml:space="preserve"> ADDIN ZOTERO_ITEM CSL_CITATION {"citationID":"motwdChD","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001F51">
        <w:t xml:space="preserve">Sabuhi, </w:t>
      </w:r>
      <w:r w:rsidRPr="00001F51">
        <w:rPr>
          <w:i/>
          <w:iCs/>
        </w:rPr>
        <w:t>et al.,</w:t>
      </w:r>
      <w:r>
        <w:t xml:space="preserve"> (</w:t>
      </w:r>
      <w:r w:rsidRPr="00001F51">
        <w:t>2024)</w:t>
      </w:r>
      <w:r>
        <w:fldChar w:fldCharType="end"/>
      </w:r>
      <w:r w:rsidR="00510726">
        <w:t xml:space="preserve"> </w:t>
      </w:r>
      <w:r w:rsidR="005F6FAE">
        <w:t xml:space="preserve">have introduced </w:t>
      </w:r>
      <w:r w:rsidR="005F6FAE" w:rsidRPr="00001F51">
        <w:rPr>
          <w:i/>
          <w:iCs/>
        </w:rPr>
        <w:t>Micro-FL</w:t>
      </w:r>
      <w:r w:rsidR="005F6FAE">
        <w:t xml:space="preserve"> that overcomes scalability and fault tolerance with the help of a microservices architecture. The server implementation uses Docker containers orchestrated by Kubernetes. Several microservices are included in the system: a user interface </w:t>
      </w:r>
      <w:r>
        <w:t>developed using</w:t>
      </w:r>
      <w:r w:rsidR="005F6FAE">
        <w:t xml:space="preserve">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005F6FAE" w:rsidRPr="00001F51">
        <w:rPr>
          <w:i/>
          <w:iCs/>
        </w:rPr>
        <w:t>FedAvg</w:t>
      </w:r>
      <w:r w:rsidR="005F6FAE">
        <w:t xml:space="preserve"> algorithm. This makes the system more scalable and tolerant to failures because of the modular approach taken towards isolation of components, such that individual scaling and upgrades are independent.</w:t>
      </w:r>
    </w:p>
    <w:p w14:paraId="15EA233B" w14:textId="0C03A078" w:rsidR="005B5C1C" w:rsidRDefault="005B5C1C" w:rsidP="005F6FAE">
      <w:pPr>
        <w:pStyle w:val="BodyText"/>
        <w:spacing w:before="1" w:line="360" w:lineRule="auto"/>
        <w:ind w:left="540" w:right="333" w:firstLine="470"/>
      </w:pPr>
      <w:r>
        <w:fldChar w:fldCharType="begin"/>
      </w:r>
      <w:r>
        <w:instrText xml:space="preserve"> ADDIN ZOTERO_ITEM CSL_CITATION {"citationID":"7UgqVtfD","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5B5C1C">
        <w:t xml:space="preserve">Nakayama and Jeno </w:t>
      </w:r>
      <w:r>
        <w:t>(</w:t>
      </w:r>
      <w:r w:rsidRPr="005B5C1C">
        <w:t>2022)</w:t>
      </w:r>
      <w:r>
        <w:fldChar w:fldCharType="end"/>
      </w:r>
      <w:r>
        <w:t xml:space="preserve"> </w:t>
      </w:r>
      <w:r w:rsidRPr="005B5C1C">
        <w:t xml:space="preserve">detail the FL server implementation </w:t>
      </w:r>
      <w:r w:rsidR="000A57B3">
        <w:t>in</w:t>
      </w:r>
      <w:r w:rsidRPr="005B5C1C">
        <w:t xml:space="preserve"> chapter </w:t>
      </w:r>
      <w:r w:rsidR="000A57B3">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5B5C1C">
        <w:rPr>
          <w:i/>
          <w:iCs/>
        </w:rPr>
        <w:t>StateManager</w:t>
      </w:r>
      <w:r w:rsidRPr="005B5C1C">
        <w:t xml:space="preserve"> class buffers local model data and performs the aggregation criteria, while the Aggregator class integrates local updates to the global model using </w:t>
      </w:r>
      <w:r w:rsidRPr="005B5C1C">
        <w:rPr>
          <w:i/>
          <w:iCs/>
        </w:rPr>
        <w:t>FedAvg</w:t>
      </w:r>
      <w:r w:rsidRPr="005B5C1C">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rsidRPr="005B5C1C">
        <w:lastRenderedPageBreak/>
        <w:t>database, automating the registration of the models, and enhancing the performance metrics for comprehensively guiding on building a very basic but configurable FL server</w:t>
      </w:r>
      <w:r>
        <w:t>.</w:t>
      </w:r>
    </w:p>
    <w:p w14:paraId="56399D5D" w14:textId="3518C00C" w:rsidR="000A57B3" w:rsidRDefault="000A57B3" w:rsidP="000A57B3">
      <w:pPr>
        <w:pStyle w:val="BodyText"/>
        <w:spacing w:before="1" w:line="360" w:lineRule="auto"/>
        <w:ind w:left="540" w:right="333" w:firstLine="470"/>
      </w:pPr>
      <w:r>
        <w:fldChar w:fldCharType="begin"/>
      </w:r>
      <w:r>
        <w:instrText xml:space="preserve"> ADDIN ZOTERO_ITEM CSL_CITATION {"citationID":"sPLblDCM","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0A57B3">
        <w:t xml:space="preserve">Lathkar, </w:t>
      </w:r>
      <w:r>
        <w:t>(</w:t>
      </w:r>
      <w:r w:rsidRPr="000A57B3">
        <w:t>2021)</w:t>
      </w:r>
      <w:r>
        <w:fldChar w:fldCharType="end"/>
      </w:r>
      <w:r>
        <w:t xml:space="preserve"> explains in chapter eleven how to build RESTful APIs using Flask, from introduction to </w:t>
      </w:r>
      <w:bookmarkStart w:id="35" w:name="_Hlk173084976"/>
      <w:r w:rsidR="00510726">
        <w:t>Representational State Transfer (</w:t>
      </w:r>
      <w:r>
        <w:t>REST</w:t>
      </w:r>
      <w:r w:rsidR="00510726">
        <w:t>)</w:t>
      </w:r>
      <w:r>
        <w:t xml:space="preserve"> </w:t>
      </w:r>
      <w:bookmarkEnd w:id="35"/>
      <w:r>
        <w:t xml:space="preserve">architecture and its Create, Read, Update and Delete (CRUD) operations. He walks the reader through the creation of APIs by using Flask routing, handling HTTP methods, and returning responses. This chapter has also introduced testing tools such as </w:t>
      </w:r>
      <w:r w:rsidRPr="000A57B3">
        <w:rPr>
          <w:i/>
          <w:iCs/>
        </w:rPr>
        <w:t>cURL</w:t>
      </w:r>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r w:rsidRPr="000A57B3">
        <w:rPr>
          <w:i/>
          <w:iCs/>
        </w:rPr>
        <w:t>cURL</w:t>
      </w:r>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r w:rsidRPr="000A57B3">
        <w:rPr>
          <w:i/>
          <w:iCs/>
        </w:rPr>
        <w:t>Procfile</w:t>
      </w:r>
      <w:r>
        <w:t xml:space="preserve">. The simplicity of hosting Python apps on PythonAnywhere is also discussed. For dedicated servers, this walks through deploying Flask using </w:t>
      </w:r>
      <w:r w:rsidRPr="000A57B3">
        <w:rPr>
          <w:i/>
          <w:iCs/>
        </w:rPr>
        <w:t>uWSGI</w:t>
      </w:r>
      <w:r>
        <w:t xml:space="preserve"> and </w:t>
      </w:r>
      <w:r w:rsidRPr="000A57B3">
        <w:rPr>
          <w:i/>
          <w:iCs/>
        </w:rPr>
        <w:t>Nginx</w:t>
      </w:r>
      <w:r>
        <w:t xml:space="preserve"> in handling HTTP requests. It discusses the choice of host toward an adequate environment that will best suit the needs of an application and scaling.</w:t>
      </w:r>
    </w:p>
    <w:p w14:paraId="121803F6" w14:textId="05D50342" w:rsidR="002A583A" w:rsidRPr="00984DDF" w:rsidRDefault="000910E1" w:rsidP="00D705DE">
      <w:pPr>
        <w:pStyle w:val="Heading2"/>
        <w:numPr>
          <w:ilvl w:val="1"/>
          <w:numId w:val="7"/>
        </w:numPr>
      </w:pPr>
      <w:bookmarkStart w:id="36" w:name="_Toc173089312"/>
      <w:bookmarkEnd w:id="34"/>
      <w:r w:rsidRPr="00984DDF">
        <w:t>Conclusion</w:t>
      </w:r>
      <w:bookmarkEnd w:id="36"/>
    </w:p>
    <w:p w14:paraId="1F57178E" w14:textId="43251CF4" w:rsidR="00805841" w:rsidRDefault="00AB606F" w:rsidP="003E37C2">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w:t>
      </w:r>
      <w:r w:rsidR="00467C4E">
        <w:t xml:space="preserve">, </w:t>
      </w:r>
      <w:r w:rsidRPr="00AB606F">
        <w:t>most of them are very abstract and far from reality. The review brings up the fact that the algorithm most extensively used in FL is</w:t>
      </w:r>
      <w:r w:rsidRPr="003018B4">
        <w:rPr>
          <w:i/>
          <w:iCs/>
        </w:rPr>
        <w:t xml:space="preserve"> FedAvg</w:t>
      </w:r>
      <w:r w:rsidRPr="00AB606F">
        <w:t xml:space="preserve">, which merely averages local model updates to build a global model. Yet, in contradiction to the abstract nature of most of the frameworks, the </w:t>
      </w:r>
      <w:r w:rsidRPr="003018B4">
        <w:rPr>
          <w:i/>
          <w:iCs/>
        </w:rPr>
        <w:t>AI4EOSC</w:t>
      </w:r>
      <w:r w:rsidRPr="00AB606F">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rsidR="009A1AD2">
        <w:t>.</w:t>
      </w:r>
    </w:p>
    <w:p w14:paraId="325C859C" w14:textId="3582E50E" w:rsidR="00EE5527" w:rsidRDefault="00F104E7" w:rsidP="003E37C2">
      <w:pPr>
        <w:pStyle w:val="BodyText"/>
        <w:spacing w:before="1" w:line="360" w:lineRule="auto"/>
        <w:ind w:left="540" w:right="333" w:firstLine="470"/>
        <w:jc w:val="both"/>
      </w:pPr>
      <w:r>
        <w:t>Furthermore,</w:t>
      </w:r>
      <w:r w:rsidR="00EE5527">
        <w:t xml:space="preserve"> </w:t>
      </w:r>
      <w:r w:rsidR="00B67AFC">
        <w:t>this review was instrumenta</w:t>
      </w:r>
      <w:r w:rsidR="0017099B">
        <w:t xml:space="preserve">l </w:t>
      </w:r>
      <w:r w:rsidR="00A72FC4">
        <w:t>in</w:t>
      </w:r>
      <w:r w:rsidR="0017099B">
        <w:t xml:space="preserve"> defining the ROs</w:t>
      </w:r>
      <w:r w:rsidR="00A72FC4">
        <w:t>,</w:t>
      </w:r>
      <w:r w:rsidR="0017099B">
        <w:t xml:space="preserve"> as </w:t>
      </w:r>
      <w:r w:rsidR="00A72FC4">
        <w:t xml:space="preserve">shown </w:t>
      </w:r>
      <w:r w:rsidR="0017099B">
        <w:t>in table 3.6</w:t>
      </w:r>
      <w:r>
        <w:t>.:</w:t>
      </w:r>
    </w:p>
    <w:p w14:paraId="5D0B2A93" w14:textId="15FA0824" w:rsidR="00CD6C5E" w:rsidRDefault="0089229D" w:rsidP="00CD6C5E">
      <w:pPr>
        <w:pStyle w:val="BodyText"/>
        <w:spacing w:before="1" w:line="360" w:lineRule="auto"/>
        <w:ind w:left="540" w:right="333" w:firstLine="470"/>
        <w:jc w:val="center"/>
        <w:rPr>
          <w:sz w:val="18"/>
        </w:rPr>
      </w:pPr>
      <w:r>
        <w:rPr>
          <w:noProof/>
        </w:rPr>
        <w:lastRenderedPageBreak/>
        <w:drawing>
          <wp:inline distT="0" distB="0" distL="0" distR="0" wp14:anchorId="3417093F" wp14:editId="49D6DAF6">
            <wp:extent cx="4423410" cy="816836"/>
            <wp:effectExtent l="0" t="0" r="0" b="2540"/>
            <wp:docPr id="74131653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16530" name="Picture 7"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37922" cy="819516"/>
                    </a:xfrm>
                    <a:prstGeom prst="rect">
                      <a:avLst/>
                    </a:prstGeom>
                  </pic:spPr>
                </pic:pic>
              </a:graphicData>
            </a:graphic>
          </wp:inline>
        </w:drawing>
      </w:r>
      <w:r w:rsidR="00CD6C5E">
        <w:br/>
      </w:r>
      <w:r w:rsidR="00CD6C5E">
        <w:rPr>
          <w:sz w:val="18"/>
        </w:rPr>
        <w:t>Table</w:t>
      </w:r>
      <w:r w:rsidR="00CD6C5E" w:rsidRPr="00984DDF">
        <w:rPr>
          <w:sz w:val="18"/>
        </w:rPr>
        <w:t xml:space="preserve"> </w:t>
      </w:r>
      <w:r w:rsidR="00CD6C5E">
        <w:rPr>
          <w:sz w:val="18"/>
        </w:rPr>
        <w:t xml:space="preserve">3.6. Literature review and </w:t>
      </w:r>
      <w:r w:rsidR="00BD52D5">
        <w:rPr>
          <w:sz w:val="18"/>
        </w:rPr>
        <w:t>ROs alignment.</w:t>
      </w:r>
    </w:p>
    <w:p w14:paraId="1C766755" w14:textId="23FB5EF0" w:rsidR="00DE5DE5" w:rsidRDefault="007A7841" w:rsidP="003E7E20">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rsidR="002E5AC6">
        <w:t xml:space="preserve">, FL frameworks </w:t>
      </w:r>
      <w:r w:rsidRPr="007A7841">
        <w:t>was identified</w:t>
      </w:r>
      <w:r w:rsidR="00035747">
        <w:t xml:space="preserve"> having a sample of five FL frameworks. A</w:t>
      </w:r>
      <w:r w:rsidRPr="007A7841">
        <w:t>llowing experimentation to evaluate the implementability of the selected frameworks. FL algorithms are also tied to this RO, as they are inherent to each FL framework.</w:t>
      </w:r>
    </w:p>
    <w:p w14:paraId="35EB9894" w14:textId="470A6EB6" w:rsidR="003E7E20" w:rsidRDefault="003E7E20" w:rsidP="00F2581D">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rsidR="00FD1295">
        <w:t>,</w:t>
      </w:r>
      <w:r w:rsidR="00F92E4F">
        <w:t xml:space="preserve"> the clients</w:t>
      </w:r>
      <w:r w:rsidR="00FD1295">
        <w:t>.</w:t>
      </w:r>
      <w:r w:rsidRPr="003E7E20">
        <w:t xml:space="preserve"> </w:t>
      </w:r>
      <w:r w:rsidR="00FD1295">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FFEF55D" w14:textId="38F051B6" w:rsidR="007B2373" w:rsidRDefault="00F16825" w:rsidP="00F2581D">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67705695" w14:textId="6DBB0561" w:rsidR="00DE5DE5" w:rsidRDefault="004F7639" w:rsidP="00B929B7">
      <w:pPr>
        <w:pStyle w:val="BodyText"/>
        <w:spacing w:before="1" w:line="360" w:lineRule="auto"/>
        <w:ind w:left="539" w:right="335" w:firstLine="471"/>
      </w:pPr>
      <w:r>
        <w:t xml:space="preserve">Lastly </w:t>
      </w:r>
      <w:r w:rsidR="00C51666">
        <w:t>the sampling strategy carried out in this research is</w:t>
      </w:r>
      <w:r w:rsidR="00350977">
        <w:t xml:space="preserve"> a sampling method non-probabilistic and sampling judgmental</w:t>
      </w:r>
      <w:r w:rsidR="00773F23">
        <w:t xml:space="preserve">, it is necessary to address and remark that bias </w:t>
      </w:r>
      <w:r w:rsidR="000F1C56">
        <w:t xml:space="preserve">is embedded in the experimentation method </w:t>
      </w:r>
      <w:r w:rsidR="005451EC">
        <w:t>and above populations were selected after c</w:t>
      </w:r>
      <w:r w:rsidR="00167C87">
        <w:t>arefully considering the following points:</w:t>
      </w:r>
    </w:p>
    <w:p w14:paraId="0BBD5261" w14:textId="77777777" w:rsidR="001F5799" w:rsidRPr="001F5799" w:rsidRDefault="001F5799" w:rsidP="00443003">
      <w:pPr>
        <w:pStyle w:val="BodyText"/>
        <w:numPr>
          <w:ilvl w:val="0"/>
          <w:numId w:val="13"/>
        </w:numPr>
        <w:spacing w:before="1" w:after="120"/>
        <w:ind w:left="896" w:right="539" w:hanging="357"/>
      </w:pPr>
      <w:r w:rsidRPr="001F5799">
        <w:t>The frameworks selected are widely used and accepted by the FL community, researchers, and private sector.</w:t>
      </w:r>
    </w:p>
    <w:p w14:paraId="790E025D" w14:textId="6BF2B2E4" w:rsidR="001F5799" w:rsidRPr="001F5799" w:rsidRDefault="001F5799" w:rsidP="00443003">
      <w:pPr>
        <w:pStyle w:val="BodyText"/>
        <w:numPr>
          <w:ilvl w:val="0"/>
          <w:numId w:val="13"/>
        </w:numPr>
        <w:spacing w:before="1" w:after="120"/>
        <w:ind w:left="896" w:right="539" w:hanging="357"/>
      </w:pPr>
      <w:r w:rsidRPr="001F5799">
        <w:t xml:space="preserve">The datasets, </w:t>
      </w:r>
      <w:r w:rsidR="00372EDF" w:rsidRPr="003E7E20">
        <w:t>RSNA Chest X-ray, MNIST, and a synthetic</w:t>
      </w:r>
      <w:r w:rsidR="00372EDF">
        <w:t xml:space="preserve"> data</w:t>
      </w:r>
      <w:r w:rsidR="00372EDF" w:rsidRPr="003E7E20">
        <w:t xml:space="preserve"> </w:t>
      </w:r>
      <w:r w:rsidRPr="001F5799">
        <w:t xml:space="preserve">are typically used in research </w:t>
      </w:r>
      <w:r w:rsidR="00EA3CD2">
        <w:t>and present in many FL experiments as the literature review has revealed.</w:t>
      </w:r>
    </w:p>
    <w:p w14:paraId="297DB3A8" w14:textId="22F5FE88" w:rsidR="001F5799" w:rsidRDefault="001F5799" w:rsidP="00443003">
      <w:pPr>
        <w:pStyle w:val="BodyText"/>
        <w:numPr>
          <w:ilvl w:val="0"/>
          <w:numId w:val="13"/>
        </w:numPr>
        <w:spacing w:before="1" w:after="120"/>
        <w:ind w:left="896" w:right="539" w:hanging="357"/>
      </w:pPr>
      <w:r w:rsidRPr="001F5799">
        <w:t xml:space="preserve">The technological and </w:t>
      </w:r>
      <w:r w:rsidR="00EA3CD2">
        <w:t>medical</w:t>
      </w:r>
      <w:r w:rsidRPr="001F5799">
        <w:t xml:space="preserve"> sectors, the first created the concept of FL and the second is </w:t>
      </w:r>
      <w:r w:rsidR="003C3C7F">
        <w:t>experimenting heavily with th</w:t>
      </w:r>
      <w:r w:rsidR="00B336F0">
        <w:t>is concept</w:t>
      </w:r>
      <w:r w:rsidRPr="001F5799">
        <w:t>.</w:t>
      </w:r>
    </w:p>
    <w:p w14:paraId="2C8517C1" w14:textId="77777777" w:rsidR="004D530B" w:rsidRDefault="004D530B" w:rsidP="002C20F8">
      <w:pPr>
        <w:pStyle w:val="BodyText"/>
        <w:spacing w:before="1" w:line="360" w:lineRule="auto"/>
        <w:ind w:left="539" w:right="335" w:firstLine="471"/>
      </w:pPr>
    </w:p>
    <w:p w14:paraId="473EEEBD" w14:textId="160DDA87" w:rsidR="00672E27" w:rsidRDefault="00672E27" w:rsidP="002C20F8">
      <w:pPr>
        <w:pStyle w:val="BodyText"/>
        <w:spacing w:before="1" w:line="360" w:lineRule="auto"/>
        <w:ind w:left="539" w:right="335" w:firstLine="471"/>
      </w:pPr>
      <w:r w:rsidRPr="00672E27">
        <w:lastRenderedPageBreak/>
        <w:t>Given the reasons above, the chosen samples are representative of their entire population. Refer to Table 3.6.1 to locate each sample within its population, RO, and corresponding literature review section.</w:t>
      </w:r>
    </w:p>
    <w:p w14:paraId="7F39A048" w14:textId="5D8AE714" w:rsidR="00191EFF" w:rsidRDefault="00F026E9" w:rsidP="00191EFF">
      <w:pPr>
        <w:pStyle w:val="BodyText"/>
        <w:spacing w:before="1" w:line="360" w:lineRule="auto"/>
        <w:ind w:left="540" w:right="333" w:firstLine="470"/>
        <w:jc w:val="center"/>
        <w:rPr>
          <w:sz w:val="18"/>
        </w:rPr>
      </w:pPr>
      <w:r>
        <w:rPr>
          <w:noProof/>
        </w:rPr>
        <w:drawing>
          <wp:inline distT="0" distB="0" distL="0" distR="0" wp14:anchorId="343EB012" wp14:editId="6B84DC98">
            <wp:extent cx="4769941" cy="982387"/>
            <wp:effectExtent l="0" t="0" r="0" b="8255"/>
            <wp:docPr id="1636436528" name="Picture 6"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436528" name="Picture 6" descr="A black and white text on a white backgroun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11817" cy="991012"/>
                    </a:xfrm>
                    <a:prstGeom prst="rect">
                      <a:avLst/>
                    </a:prstGeom>
                  </pic:spPr>
                </pic:pic>
              </a:graphicData>
            </a:graphic>
          </wp:inline>
        </w:drawing>
      </w:r>
      <w:r w:rsidR="00191EFF">
        <w:br/>
      </w:r>
      <w:r w:rsidR="00191EFF">
        <w:rPr>
          <w:sz w:val="18"/>
        </w:rPr>
        <w:t>Table</w:t>
      </w:r>
      <w:r w:rsidR="00191EFF" w:rsidRPr="00984DDF">
        <w:rPr>
          <w:sz w:val="18"/>
        </w:rPr>
        <w:t xml:space="preserve"> </w:t>
      </w:r>
      <w:r w:rsidR="00191EFF">
        <w:rPr>
          <w:sz w:val="18"/>
        </w:rPr>
        <w:t xml:space="preserve">3.6.1 </w:t>
      </w:r>
      <w:r w:rsidR="00E173D7">
        <w:rPr>
          <w:sz w:val="18"/>
        </w:rPr>
        <w:t>Samples within its population, RO and literature review section.</w:t>
      </w:r>
    </w:p>
    <w:p w14:paraId="7B7EA220" w14:textId="60C6D59A" w:rsidR="00602C34" w:rsidRPr="001F5799" w:rsidRDefault="00602C34" w:rsidP="002C20F8">
      <w:pPr>
        <w:pStyle w:val="BodyText"/>
        <w:spacing w:before="1" w:line="360" w:lineRule="auto"/>
        <w:ind w:left="539" w:right="335" w:firstLine="471"/>
      </w:pPr>
    </w:p>
    <w:p w14:paraId="7DF42A47" w14:textId="77777777" w:rsidR="00167C87" w:rsidRDefault="00167C87" w:rsidP="00DE5DE5">
      <w:pPr>
        <w:pStyle w:val="BodyText"/>
        <w:spacing w:before="1" w:line="360" w:lineRule="auto"/>
        <w:ind w:left="540" w:right="333" w:firstLine="470"/>
      </w:pPr>
    </w:p>
    <w:p w14:paraId="1F1B1200" w14:textId="653EFDA5" w:rsidR="002A583A" w:rsidRPr="00984DDF" w:rsidRDefault="000910E1" w:rsidP="00865BBA">
      <w:pPr>
        <w:pStyle w:val="Heading1"/>
        <w:numPr>
          <w:ilvl w:val="1"/>
          <w:numId w:val="5"/>
        </w:numPr>
        <w:tabs>
          <w:tab w:val="left" w:pos="1011"/>
        </w:tabs>
        <w:spacing w:before="31"/>
        <w:rPr>
          <w:color w:val="auto"/>
        </w:rPr>
      </w:pPr>
      <w:bookmarkStart w:id="37" w:name="_Hlk171801997"/>
      <w:bookmarkStart w:id="38" w:name="_Toc173089313"/>
      <w:r w:rsidRPr="00984DDF">
        <w:rPr>
          <w:color w:val="auto"/>
        </w:rPr>
        <w:t>Research</w:t>
      </w:r>
      <w:r w:rsidRPr="00984DDF">
        <w:rPr>
          <w:color w:val="auto"/>
          <w:spacing w:val="-4"/>
        </w:rPr>
        <w:t xml:space="preserve"> </w:t>
      </w:r>
      <w:r w:rsidRPr="00984DDF">
        <w:rPr>
          <w:color w:val="auto"/>
        </w:rPr>
        <w:t>Methodology</w:t>
      </w:r>
      <w:bookmarkEnd w:id="37"/>
      <w:bookmarkEnd w:id="38"/>
    </w:p>
    <w:p w14:paraId="2B403BCF" w14:textId="40941A9E" w:rsidR="002A583A" w:rsidRPr="00076DBC" w:rsidRDefault="000910E1" w:rsidP="00246902">
      <w:pPr>
        <w:pStyle w:val="Heading2"/>
        <w:numPr>
          <w:ilvl w:val="2"/>
          <w:numId w:val="5"/>
        </w:numPr>
      </w:pPr>
      <w:bookmarkStart w:id="39" w:name="_Toc173089314"/>
      <w:r w:rsidRPr="00076DBC">
        <w:t>Methodology</w:t>
      </w:r>
      <w:r w:rsidRPr="00076DBC">
        <w:rPr>
          <w:spacing w:val="-3"/>
        </w:rPr>
        <w:t xml:space="preserve"> </w:t>
      </w:r>
      <w:r w:rsidRPr="00076DBC">
        <w:t>Framewor</w:t>
      </w:r>
      <w:r w:rsidR="00706B79" w:rsidRPr="00076DBC">
        <w:t>ks</w:t>
      </w:r>
      <w:bookmarkEnd w:id="39"/>
    </w:p>
    <w:p w14:paraId="16B45BE7" w14:textId="77777777" w:rsidR="00804D0B" w:rsidRPr="00984DDF" w:rsidRDefault="00804D0B" w:rsidP="00804D0B">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324F3F" w14:textId="6DE70C78" w:rsidR="002A583A"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C0FC0B1" w14:textId="38BBFCD4" w:rsidR="002A583A" w:rsidRPr="00984DDF" w:rsidRDefault="000910E1" w:rsidP="00246902">
      <w:pPr>
        <w:pStyle w:val="Heading2"/>
        <w:numPr>
          <w:ilvl w:val="2"/>
          <w:numId w:val="5"/>
        </w:numPr>
      </w:pPr>
      <w:bookmarkStart w:id="40" w:name="_Toc173089315"/>
      <w:r w:rsidRPr="00984DDF">
        <w:t>Project</w:t>
      </w:r>
      <w:r w:rsidRPr="00984DDF">
        <w:rPr>
          <w:spacing w:val="-6"/>
        </w:rPr>
        <w:t xml:space="preserve"> </w:t>
      </w:r>
      <w:r w:rsidRPr="00984DDF">
        <w:t>Management</w:t>
      </w:r>
      <w:r w:rsidRPr="00984DDF">
        <w:rPr>
          <w:spacing w:val="-3"/>
        </w:rPr>
        <w:t xml:space="preserve"> </w:t>
      </w:r>
      <w:r w:rsidRPr="00984DDF">
        <w:t>Framework</w:t>
      </w:r>
      <w:bookmarkEnd w:id="40"/>
    </w:p>
    <w:p w14:paraId="5ACEEA76" w14:textId="1E394E6B" w:rsidR="002A583A" w:rsidRPr="00984DDF" w:rsidRDefault="00804D0B" w:rsidP="00706B79">
      <w:pPr>
        <w:pStyle w:val="BodyText"/>
        <w:spacing w:before="1" w:line="360" w:lineRule="auto"/>
        <w:ind w:left="540" w:right="333" w:firstLine="448"/>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727BF91" w14:textId="10349831" w:rsidR="002A583A" w:rsidRPr="00984DDF" w:rsidRDefault="000910E1" w:rsidP="00246902">
      <w:pPr>
        <w:pStyle w:val="Heading2"/>
        <w:numPr>
          <w:ilvl w:val="2"/>
          <w:numId w:val="5"/>
        </w:numPr>
      </w:pPr>
      <w:bookmarkStart w:id="41" w:name="_Toc173089316"/>
      <w:r w:rsidRPr="00984DDF">
        <w:t>Business</w:t>
      </w:r>
      <w:r w:rsidRPr="00984DDF">
        <w:rPr>
          <w:spacing w:val="-4"/>
        </w:rPr>
        <w:t xml:space="preserve"> </w:t>
      </w:r>
      <w:r w:rsidR="00804D0B" w:rsidRPr="00984DDF">
        <w:t>Requirements</w:t>
      </w:r>
      <w:bookmarkEnd w:id="41"/>
    </w:p>
    <w:p w14:paraId="19E8CE9F" w14:textId="4DC98CEE" w:rsidR="00804D0B" w:rsidRPr="00984DDF" w:rsidRDefault="00804D0B" w:rsidP="00706B79">
      <w:pPr>
        <w:pStyle w:val="BodyText"/>
        <w:spacing w:line="360" w:lineRule="auto"/>
        <w:ind w:left="540" w:right="332" w:firstLine="470"/>
        <w:jc w:val="both"/>
      </w:pPr>
      <w:r w:rsidRPr="00984DDF">
        <w:t xml:space="preserve">Lorem ipsum dolor sit amet, consectetur adipiscing elit, sed do eiusmod tempor incididunt ut </w:t>
      </w:r>
      <w:r w:rsidRPr="00984DDF">
        <w:lastRenderedPageBreak/>
        <w:t>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640476A" w14:textId="34C9AE33" w:rsidR="002A583A"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B00AD43" w14:textId="441015C6" w:rsidR="002A583A" w:rsidRPr="00984DDF" w:rsidRDefault="000910E1" w:rsidP="00E85963">
      <w:pPr>
        <w:pStyle w:val="Heading2"/>
        <w:numPr>
          <w:ilvl w:val="2"/>
          <w:numId w:val="5"/>
        </w:numPr>
      </w:pPr>
      <w:bookmarkStart w:id="42" w:name="_Toc173089317"/>
      <w:r w:rsidRPr="00984DDF">
        <w:t>Data</w:t>
      </w:r>
      <w:r w:rsidRPr="00984DDF">
        <w:rPr>
          <w:spacing w:val="-3"/>
        </w:rPr>
        <w:t xml:space="preserve"> </w:t>
      </w:r>
      <w:proofErr w:type="gramStart"/>
      <w:r w:rsidR="00393B09" w:rsidRPr="00984DDF">
        <w:rPr>
          <w:spacing w:val="-3"/>
        </w:rPr>
        <w:t xml:space="preserve">Synthetic </w:t>
      </w:r>
      <w:r w:rsidR="00D32123" w:rsidRPr="00984DDF">
        <w:rPr>
          <w:spacing w:val="-3"/>
        </w:rPr>
        <w:t xml:space="preserve"> and</w:t>
      </w:r>
      <w:proofErr w:type="gramEnd"/>
      <w:r w:rsidR="00D32123" w:rsidRPr="00984DDF">
        <w:rPr>
          <w:spacing w:val="-3"/>
        </w:rPr>
        <w:t xml:space="preserve"> Medical</w:t>
      </w:r>
      <w:bookmarkEnd w:id="42"/>
    </w:p>
    <w:p w14:paraId="736577AF" w14:textId="1D7E63CE" w:rsidR="00B17796" w:rsidRPr="00984DDF" w:rsidRDefault="00B17796" w:rsidP="00E85963">
      <w:pPr>
        <w:pStyle w:val="Heading2"/>
        <w:numPr>
          <w:ilvl w:val="2"/>
          <w:numId w:val="5"/>
        </w:numPr>
      </w:pPr>
      <w:bookmarkStart w:id="43" w:name="_Toc173089318"/>
      <w:r w:rsidRPr="00984DDF">
        <w:rPr>
          <w:spacing w:val="-3"/>
        </w:rPr>
        <w:t>Data Preparation</w:t>
      </w:r>
      <w:bookmarkEnd w:id="43"/>
    </w:p>
    <w:p w14:paraId="736C6668" w14:textId="31D64E89" w:rsidR="002A583A" w:rsidRPr="005771FA" w:rsidRDefault="00B17796" w:rsidP="00CF5E8B">
      <w:pPr>
        <w:pStyle w:val="Heading2"/>
        <w:numPr>
          <w:ilvl w:val="2"/>
          <w:numId w:val="5"/>
        </w:numPr>
      </w:pPr>
      <w:bookmarkStart w:id="44" w:name="_Toc173089319"/>
      <w:r w:rsidRPr="00984DDF">
        <w:rPr>
          <w:spacing w:val="-3"/>
        </w:rPr>
        <w:t>Limitations and Ethical Considerations</w:t>
      </w:r>
      <w:bookmarkEnd w:id="44"/>
    </w:p>
    <w:p w14:paraId="0AA6D092" w14:textId="77777777" w:rsidR="005771FA" w:rsidRDefault="005771FA" w:rsidP="005771FA">
      <w:pPr>
        <w:pStyle w:val="Heading2"/>
        <w:rPr>
          <w:spacing w:val="-3"/>
        </w:rPr>
      </w:pPr>
    </w:p>
    <w:p w14:paraId="79589E00" w14:textId="77777777" w:rsidR="005771FA" w:rsidRDefault="005771FA" w:rsidP="005771FA">
      <w:pPr>
        <w:pStyle w:val="Heading2"/>
        <w:rPr>
          <w:spacing w:val="-3"/>
        </w:rPr>
      </w:pPr>
    </w:p>
    <w:p w14:paraId="71585299" w14:textId="77777777" w:rsidR="005771FA" w:rsidRDefault="005771FA" w:rsidP="005771FA">
      <w:pPr>
        <w:pStyle w:val="Heading2"/>
        <w:rPr>
          <w:spacing w:val="-3"/>
        </w:rPr>
      </w:pPr>
    </w:p>
    <w:p w14:paraId="2CBB922E" w14:textId="77777777" w:rsidR="005771FA" w:rsidRDefault="005771FA" w:rsidP="005771FA">
      <w:pPr>
        <w:pStyle w:val="Heading2"/>
        <w:rPr>
          <w:spacing w:val="-3"/>
        </w:rPr>
      </w:pPr>
    </w:p>
    <w:p w14:paraId="655B545F" w14:textId="77777777" w:rsidR="005771FA" w:rsidRDefault="005771FA" w:rsidP="005771FA">
      <w:pPr>
        <w:pStyle w:val="Heading2"/>
        <w:rPr>
          <w:spacing w:val="-3"/>
        </w:rPr>
      </w:pPr>
    </w:p>
    <w:p w14:paraId="6D3F6252" w14:textId="77777777" w:rsidR="005771FA" w:rsidRDefault="005771FA" w:rsidP="005771FA">
      <w:pPr>
        <w:pStyle w:val="Heading2"/>
        <w:rPr>
          <w:spacing w:val="-3"/>
        </w:rPr>
      </w:pPr>
    </w:p>
    <w:p w14:paraId="27CB9669" w14:textId="77777777" w:rsidR="005771FA" w:rsidRDefault="005771FA" w:rsidP="005771FA">
      <w:pPr>
        <w:pStyle w:val="Heading2"/>
        <w:rPr>
          <w:spacing w:val="-3"/>
        </w:rPr>
      </w:pPr>
    </w:p>
    <w:p w14:paraId="204EF2BE" w14:textId="2488AE34" w:rsidR="002A583A" w:rsidRDefault="006710BF" w:rsidP="00E349C3">
      <w:pPr>
        <w:pStyle w:val="Heading1"/>
        <w:numPr>
          <w:ilvl w:val="1"/>
          <w:numId w:val="5"/>
        </w:numPr>
        <w:tabs>
          <w:tab w:val="left" w:pos="1011"/>
        </w:tabs>
        <w:spacing w:before="31"/>
        <w:rPr>
          <w:color w:val="333333"/>
        </w:rPr>
      </w:pPr>
      <w:bookmarkStart w:id="45" w:name="_Toc173089320"/>
      <w:r>
        <w:rPr>
          <w:color w:val="333333"/>
        </w:rPr>
        <w:t>Evaluating Popular Federated Learning Frameworks</w:t>
      </w:r>
      <w:bookmarkEnd w:id="45"/>
    </w:p>
    <w:p w14:paraId="6F6F5757" w14:textId="0D524351" w:rsidR="00701F06" w:rsidRDefault="00701F06" w:rsidP="00701F06">
      <w:pPr>
        <w:pStyle w:val="BodyText"/>
        <w:spacing w:line="360" w:lineRule="auto"/>
        <w:ind w:left="540" w:right="332" w:firstLine="470"/>
        <w:jc w:val="both"/>
      </w:pPr>
      <w:r>
        <w:t>This chapter starts with the experimentation</w:t>
      </w:r>
      <w:r w:rsidR="00C07566">
        <w:t xml:space="preserve"> phase</w:t>
      </w:r>
      <w:r w:rsidR="00F621E4">
        <w:t>,</w:t>
      </w:r>
      <w:r w:rsidR="000657D6">
        <w:t xml:space="preserve"> where</w:t>
      </w:r>
      <w:r w:rsidR="00F621E4">
        <w:t xml:space="preserve"> five FL frameworks </w:t>
      </w:r>
      <w:r w:rsidR="000657D6">
        <w:t>are</w:t>
      </w:r>
      <w:r w:rsidR="00F621E4">
        <w:t xml:space="preserve"> evaluat</w:t>
      </w:r>
      <w:r w:rsidR="006776BC">
        <w:t>ed</w:t>
      </w:r>
      <w:r w:rsidR="00C62B24">
        <w:t xml:space="preserve"> focusing on key aspects such as </w:t>
      </w:r>
      <w:r w:rsidR="00B63B35">
        <w:t>ease of use, flexibility and customisability</w:t>
      </w:r>
      <w:r w:rsidR="0032271C">
        <w:t xml:space="preserve"> and real-world applicability. </w:t>
      </w:r>
      <w:r w:rsidR="00770BFC">
        <w:t>Each aspect can be broke</w:t>
      </w:r>
      <w:r w:rsidR="0088617C">
        <w:t xml:space="preserve">n down </w:t>
      </w:r>
      <w:r w:rsidR="00AB62EB">
        <w:t>as follows</w:t>
      </w:r>
      <w:r w:rsidR="0088617C">
        <w:t>:</w:t>
      </w:r>
    </w:p>
    <w:p w14:paraId="73AE8E78" w14:textId="1E03ECDB" w:rsidR="0032271C" w:rsidRDefault="0088617C" w:rsidP="0032271C">
      <w:pPr>
        <w:pStyle w:val="BodyText"/>
        <w:numPr>
          <w:ilvl w:val="0"/>
          <w:numId w:val="13"/>
        </w:numPr>
        <w:spacing w:before="1" w:after="120"/>
        <w:ind w:left="896" w:right="539" w:hanging="357"/>
      </w:pPr>
      <w:r>
        <w:t>Ease of use</w:t>
      </w:r>
      <w:r w:rsidR="00D2556D">
        <w:t>:</w:t>
      </w:r>
      <w:r>
        <w:t xml:space="preserve"> </w:t>
      </w:r>
    </w:p>
    <w:p w14:paraId="3875DD56" w14:textId="51AA6852" w:rsidR="00010292" w:rsidRDefault="00105954" w:rsidP="00105954">
      <w:pPr>
        <w:pStyle w:val="BodyText"/>
        <w:numPr>
          <w:ilvl w:val="0"/>
          <w:numId w:val="13"/>
        </w:numPr>
        <w:spacing w:before="1" w:after="120"/>
        <w:ind w:right="539"/>
      </w:pPr>
      <w:r w:rsidRPr="00105954">
        <w:t>Setup and Configuration: Evaluates the complexity of installing the framework.</w:t>
      </w:r>
    </w:p>
    <w:p w14:paraId="13B9062F" w14:textId="7F68AEC2" w:rsidR="00105954" w:rsidRPr="001F5799" w:rsidRDefault="009747DA" w:rsidP="00105954">
      <w:pPr>
        <w:pStyle w:val="BodyText"/>
        <w:numPr>
          <w:ilvl w:val="0"/>
          <w:numId w:val="13"/>
        </w:numPr>
        <w:spacing w:before="1" w:after="120"/>
        <w:ind w:right="539"/>
      </w:pPr>
      <w:r w:rsidRPr="009747DA">
        <w:t>Examples and Tutorials: Assesses the quality of examples and tutorials available to help new users get started.</w:t>
      </w:r>
    </w:p>
    <w:p w14:paraId="0A9C84D6" w14:textId="257341F1" w:rsidR="0032271C" w:rsidRDefault="004509A2" w:rsidP="0032271C">
      <w:pPr>
        <w:pStyle w:val="BodyText"/>
        <w:numPr>
          <w:ilvl w:val="0"/>
          <w:numId w:val="13"/>
        </w:numPr>
        <w:spacing w:before="1" w:after="120"/>
        <w:ind w:left="896" w:right="539" w:hanging="357"/>
      </w:pPr>
      <w:r>
        <w:t>Flexibility and cust</w:t>
      </w:r>
      <w:r w:rsidR="00277AE5">
        <w:t>omisability</w:t>
      </w:r>
      <w:r w:rsidR="009747DA">
        <w:t>:</w:t>
      </w:r>
    </w:p>
    <w:p w14:paraId="3B1973E2" w14:textId="7DF30B83" w:rsidR="009747DA" w:rsidRDefault="009747DA" w:rsidP="009747DA">
      <w:pPr>
        <w:pStyle w:val="BodyText"/>
        <w:numPr>
          <w:ilvl w:val="0"/>
          <w:numId w:val="13"/>
        </w:numPr>
        <w:spacing w:before="1" w:after="120"/>
        <w:ind w:right="539"/>
      </w:pPr>
      <w:r w:rsidRPr="009747DA">
        <w:t>Custom Algorithm Implementation: Examines how algorithms can be implemented and integrated.</w:t>
      </w:r>
    </w:p>
    <w:p w14:paraId="5543247A" w14:textId="5F2E6D56" w:rsidR="009747DA" w:rsidRPr="001F5799" w:rsidRDefault="009747DA" w:rsidP="009747DA">
      <w:pPr>
        <w:pStyle w:val="BodyText"/>
        <w:numPr>
          <w:ilvl w:val="0"/>
          <w:numId w:val="13"/>
        </w:numPr>
        <w:spacing w:before="1" w:after="120"/>
        <w:ind w:right="539"/>
      </w:pPr>
      <w:r w:rsidRPr="009747DA">
        <w:t xml:space="preserve">Adaptability to Various Use Cases: Evaluates how the framework can adapt to </w:t>
      </w:r>
      <w:r w:rsidRPr="009747DA">
        <w:lastRenderedPageBreak/>
        <w:t>different business domains and use cases.</w:t>
      </w:r>
    </w:p>
    <w:p w14:paraId="31A0C74E" w14:textId="13255C3A" w:rsidR="0032271C" w:rsidRDefault="00737DB4" w:rsidP="0032271C">
      <w:pPr>
        <w:pStyle w:val="BodyText"/>
        <w:numPr>
          <w:ilvl w:val="0"/>
          <w:numId w:val="13"/>
        </w:numPr>
        <w:spacing w:before="1" w:after="120"/>
        <w:ind w:left="896" w:right="539" w:hanging="357"/>
      </w:pPr>
      <w:r>
        <w:t xml:space="preserve">Real-world </w:t>
      </w:r>
      <w:r w:rsidR="007B50D9">
        <w:t>applicability:</w:t>
      </w:r>
      <w:r w:rsidR="00B8740C">
        <w:t xml:space="preserve"> </w:t>
      </w:r>
    </w:p>
    <w:p w14:paraId="63EB8F65" w14:textId="0B2121C1" w:rsidR="009747DA" w:rsidRDefault="007F5B67" w:rsidP="009747DA">
      <w:pPr>
        <w:pStyle w:val="BodyText"/>
        <w:numPr>
          <w:ilvl w:val="0"/>
          <w:numId w:val="13"/>
        </w:numPr>
        <w:spacing w:before="1" w:after="120"/>
        <w:ind w:right="539"/>
      </w:pPr>
      <w:r w:rsidRPr="007F5B67">
        <w:t>Industry Adoption: Assesses the level of adoption in industry settings.</w:t>
      </w:r>
    </w:p>
    <w:p w14:paraId="0637F4CC" w14:textId="77777777" w:rsidR="007F5B67" w:rsidRDefault="007F5B67" w:rsidP="007F5B67">
      <w:pPr>
        <w:pStyle w:val="BodyText"/>
        <w:spacing w:before="1" w:after="120"/>
        <w:ind w:left="1730" w:right="539"/>
      </w:pPr>
    </w:p>
    <w:p w14:paraId="75EED909" w14:textId="584E6891" w:rsidR="007F5B67" w:rsidRDefault="007F5B67" w:rsidP="007F5B67">
      <w:pPr>
        <w:pStyle w:val="BodyText"/>
        <w:spacing w:line="360" w:lineRule="auto"/>
        <w:ind w:left="540" w:right="332" w:firstLine="470"/>
        <w:jc w:val="both"/>
      </w:pPr>
      <w:r>
        <w:t xml:space="preserve">After evaluating </w:t>
      </w:r>
      <w:r w:rsidR="00E626FD">
        <w:t xml:space="preserve">all five FL frameworks the following scores were </w:t>
      </w:r>
      <w:r w:rsidR="00B5774A">
        <w:t>assigne</w:t>
      </w:r>
      <w:r w:rsidR="00C07566">
        <w:t>d (</w:t>
      </w:r>
      <w:r w:rsidR="00922AED">
        <w:t>see Table 5</w:t>
      </w:r>
      <w:r w:rsidR="00C07566">
        <w:t>)</w:t>
      </w:r>
      <w:r w:rsidR="00922AED">
        <w:t>:</w:t>
      </w:r>
    </w:p>
    <w:p w14:paraId="0FDE3519" w14:textId="4BFA379C" w:rsidR="00D73316" w:rsidRDefault="00922AED" w:rsidP="00D73316">
      <w:pPr>
        <w:pStyle w:val="BodyText"/>
        <w:spacing w:before="1" w:line="360" w:lineRule="auto"/>
        <w:ind w:left="540" w:right="333" w:firstLine="470"/>
        <w:jc w:val="center"/>
        <w:rPr>
          <w:sz w:val="18"/>
        </w:rPr>
      </w:pPr>
      <w:r>
        <w:rPr>
          <w:noProof/>
        </w:rPr>
        <w:drawing>
          <wp:inline distT="0" distB="0" distL="0" distR="0" wp14:anchorId="7924859A" wp14:editId="645EFE6E">
            <wp:extent cx="2783205" cy="1575304"/>
            <wp:effectExtent l="0" t="0" r="0" b="6350"/>
            <wp:docPr id="2044713412" name="Picture 5"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13412" name="Picture 5" descr="A black and white text box&#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793881" cy="1581347"/>
                    </a:xfrm>
                    <a:prstGeom prst="rect">
                      <a:avLst/>
                    </a:prstGeom>
                  </pic:spPr>
                </pic:pic>
              </a:graphicData>
            </a:graphic>
          </wp:inline>
        </w:drawing>
      </w:r>
      <w:r w:rsidR="00D73316">
        <w:br/>
      </w:r>
      <w:r w:rsidR="00D73316">
        <w:rPr>
          <w:sz w:val="18"/>
        </w:rPr>
        <w:t>Table</w:t>
      </w:r>
      <w:r w:rsidR="00D73316" w:rsidRPr="00984DDF">
        <w:rPr>
          <w:sz w:val="18"/>
        </w:rPr>
        <w:t xml:space="preserve"> </w:t>
      </w:r>
      <w:r w:rsidR="00D73316">
        <w:rPr>
          <w:sz w:val="18"/>
        </w:rPr>
        <w:t xml:space="preserve">5. </w:t>
      </w:r>
      <w:r w:rsidR="007E7FE6">
        <w:rPr>
          <w:sz w:val="18"/>
        </w:rPr>
        <w:t>Scoring criteria for FL frameworks.</w:t>
      </w:r>
    </w:p>
    <w:p w14:paraId="08C9B4A3" w14:textId="1071E3A7" w:rsidR="002A583A" w:rsidRDefault="006710BF" w:rsidP="007555DE">
      <w:pPr>
        <w:pStyle w:val="Heading2"/>
        <w:numPr>
          <w:ilvl w:val="2"/>
          <w:numId w:val="5"/>
        </w:numPr>
      </w:pPr>
      <w:bookmarkStart w:id="46" w:name="_Toc173089321"/>
      <w:r>
        <w:t>PySyft</w:t>
      </w:r>
      <w:bookmarkEnd w:id="46"/>
    </w:p>
    <w:p w14:paraId="241EDF67" w14:textId="625ADF47" w:rsidR="006B6997" w:rsidRPr="006B6997" w:rsidRDefault="006B6997" w:rsidP="006B6997">
      <w:pPr>
        <w:pStyle w:val="BodyText"/>
        <w:spacing w:line="360" w:lineRule="auto"/>
        <w:ind w:left="540" w:right="332" w:firstLine="470"/>
        <w:jc w:val="both"/>
      </w:pPr>
      <w:r w:rsidRPr="006B6997">
        <w:t>This framework offers interaction with an API</w:t>
      </w:r>
      <w:r w:rsidR="00F03D7E">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OpenMined, 2019) contains twelve JNs that serve as tutorials.</w:t>
      </w:r>
    </w:p>
    <w:p w14:paraId="4F6D480F" w14:textId="77777777" w:rsidR="006B6997" w:rsidRPr="006B6997" w:rsidRDefault="006B6997" w:rsidP="006B6997">
      <w:pPr>
        <w:pStyle w:val="BodyText"/>
        <w:spacing w:line="360" w:lineRule="auto"/>
        <w:ind w:left="540" w:right="332" w:firstLine="470"/>
        <w:jc w:val="both"/>
      </w:pPr>
      <w:r w:rsidRPr="006B6997">
        <w:t xml:space="preserve">The participants, also known as </w:t>
      </w:r>
      <w:r w:rsidRPr="006B6997">
        <w:rPr>
          <w:i/>
          <w:iCs/>
        </w:rPr>
        <w:t>PySyft</w:t>
      </w:r>
      <w:r w:rsidRPr="006B6997">
        <w:t xml:space="preserve"> workers, include the data owner and the data scientists. The data has two variants: mock and private. Data scientists can only access and read the mock dataset. The first four JNs cover the basics of </w:t>
      </w:r>
      <w:r w:rsidRPr="006B6997">
        <w:rPr>
          <w:i/>
          <w:iCs/>
        </w:rPr>
        <w:t>PySyft</w:t>
      </w:r>
      <w:r w:rsidRPr="006B6997">
        <w:t>, including how to load and preprocess data securely, how scientists can submit code for remote execution for the owner to review and approve, and how data scientists can download their results.</w:t>
      </w:r>
    </w:p>
    <w:p w14:paraId="2E7258E4" w14:textId="77777777" w:rsidR="006B6997" w:rsidRPr="006B6997" w:rsidRDefault="006B6997" w:rsidP="006B6997">
      <w:pPr>
        <w:pStyle w:val="BodyText"/>
        <w:spacing w:line="360" w:lineRule="auto"/>
        <w:ind w:left="540" w:right="332" w:firstLine="470"/>
        <w:jc w:val="both"/>
      </w:pPr>
      <w:r w:rsidRPr="006B6997">
        <w:t xml:space="preserve">The fifth JN shows how the data owner trains a multi-party computation model using </w:t>
      </w:r>
      <w:r w:rsidRPr="006B6997">
        <w:rPr>
          <w:i/>
          <w:iCs/>
        </w:rPr>
        <w:t>PyTorch</w:t>
      </w:r>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47905EED" w14:textId="3D776529" w:rsidR="00F91E4C" w:rsidRPr="00893E36" w:rsidRDefault="006B6997" w:rsidP="00F03D7E">
      <w:pPr>
        <w:pStyle w:val="BodyText"/>
        <w:spacing w:line="360" w:lineRule="auto"/>
        <w:ind w:left="540" w:right="332" w:firstLine="470"/>
        <w:jc w:val="both"/>
      </w:pPr>
      <w:r w:rsidRPr="006B6997">
        <w:t xml:space="preserve">After reviewing this framework, the conclusion is that </w:t>
      </w:r>
      <w:r w:rsidRPr="006B6997">
        <w:rPr>
          <w:i/>
          <w:iCs/>
        </w:rPr>
        <w:t>PySyft</w:t>
      </w:r>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w:t>
      </w:r>
      <w:r w:rsidRPr="006B6997">
        <w:lastRenderedPageBreak/>
        <w:t>providing real federated learning scenarios. Please refer to the annex for the JN evaluation.</w:t>
      </w:r>
    </w:p>
    <w:p w14:paraId="2476F5FD" w14:textId="1C61AE8C" w:rsidR="006710BF" w:rsidRDefault="006710BF" w:rsidP="006710BF">
      <w:pPr>
        <w:pStyle w:val="Heading2"/>
        <w:numPr>
          <w:ilvl w:val="2"/>
          <w:numId w:val="5"/>
        </w:numPr>
      </w:pPr>
      <w:bookmarkStart w:id="47" w:name="_Toc173089323"/>
      <w:r>
        <w:t>F</w:t>
      </w:r>
      <w:bookmarkEnd w:id="47"/>
      <w:r w:rsidR="00D65170">
        <w:t>ATE</w:t>
      </w:r>
    </w:p>
    <w:p w14:paraId="1B5AA304" w14:textId="3DBBEBB0" w:rsidR="00D65170" w:rsidRPr="00984DDF" w:rsidRDefault="00D65170" w:rsidP="00D65170">
      <w:pPr>
        <w:pStyle w:val="Heading2"/>
        <w:numPr>
          <w:ilvl w:val="2"/>
          <w:numId w:val="5"/>
        </w:numPr>
      </w:pPr>
      <w:r>
        <w:t>Flower</w:t>
      </w:r>
    </w:p>
    <w:p w14:paraId="6E82A168" w14:textId="32C7E0BF" w:rsidR="006710BF" w:rsidRPr="00984DDF" w:rsidRDefault="006710BF" w:rsidP="007555DE">
      <w:pPr>
        <w:pStyle w:val="Heading2"/>
        <w:numPr>
          <w:ilvl w:val="2"/>
          <w:numId w:val="5"/>
        </w:numPr>
      </w:pPr>
      <w:bookmarkStart w:id="48" w:name="_Toc173089324"/>
      <w:r>
        <w:t>FedML</w:t>
      </w:r>
      <w:bookmarkEnd w:id="48"/>
    </w:p>
    <w:p w14:paraId="3193F5E7" w14:textId="43B59256" w:rsidR="002A583A" w:rsidRDefault="006710BF" w:rsidP="007555DE">
      <w:pPr>
        <w:pStyle w:val="Heading2"/>
        <w:numPr>
          <w:ilvl w:val="2"/>
          <w:numId w:val="5"/>
        </w:numPr>
      </w:pPr>
      <w:bookmarkStart w:id="49" w:name="_Toc173089325"/>
      <w:r>
        <w:t>TensorFlow Federated</w:t>
      </w:r>
      <w:bookmarkEnd w:id="49"/>
    </w:p>
    <w:p w14:paraId="69F6A09E" w14:textId="44E2D51C" w:rsidR="006710BF" w:rsidRPr="00984DDF" w:rsidRDefault="006710BF" w:rsidP="007555DE">
      <w:pPr>
        <w:pStyle w:val="Heading2"/>
        <w:numPr>
          <w:ilvl w:val="2"/>
          <w:numId w:val="5"/>
        </w:numPr>
      </w:pPr>
      <w:bookmarkStart w:id="50" w:name="_Toc173089326"/>
      <w:r>
        <w:t>Conclusions and summary</w:t>
      </w:r>
      <w:bookmarkEnd w:id="50"/>
    </w:p>
    <w:p w14:paraId="2F97F098" w14:textId="52D09295" w:rsidR="002A583A" w:rsidRPr="00984DDF" w:rsidRDefault="005771FA" w:rsidP="00E349C3">
      <w:pPr>
        <w:pStyle w:val="Heading1"/>
        <w:numPr>
          <w:ilvl w:val="1"/>
          <w:numId w:val="5"/>
        </w:numPr>
        <w:tabs>
          <w:tab w:val="left" w:pos="1011"/>
        </w:tabs>
        <w:spacing w:before="31"/>
        <w:rPr>
          <w:color w:val="333333"/>
        </w:rPr>
      </w:pPr>
      <w:bookmarkStart w:id="51" w:name="_Toc173089327"/>
      <w:r>
        <w:rPr>
          <w:color w:val="333333"/>
        </w:rPr>
        <w:t>Federated Learning Server Development</w:t>
      </w:r>
      <w:bookmarkEnd w:id="51"/>
    </w:p>
    <w:p w14:paraId="6503F4E9" w14:textId="68B2417C" w:rsidR="002A583A" w:rsidRDefault="005771FA" w:rsidP="003530B9">
      <w:pPr>
        <w:pStyle w:val="Heading2"/>
        <w:numPr>
          <w:ilvl w:val="2"/>
          <w:numId w:val="5"/>
        </w:numPr>
      </w:pPr>
      <w:bookmarkStart w:id="52" w:name="_Toc173089328"/>
      <w:r>
        <w:t>Architecture</w:t>
      </w:r>
      <w:bookmarkEnd w:id="52"/>
    </w:p>
    <w:p w14:paraId="7FE74DD8" w14:textId="0AAC698B" w:rsidR="00F21239" w:rsidRDefault="00F21239" w:rsidP="00F21239">
      <w:pPr>
        <w:pStyle w:val="Heading3"/>
        <w:numPr>
          <w:ilvl w:val="3"/>
          <w:numId w:val="5"/>
        </w:numPr>
      </w:pPr>
      <w:bookmarkStart w:id="53" w:name="_Toc173089329"/>
      <w:r>
        <w:t>Components</w:t>
      </w:r>
      <w:bookmarkEnd w:id="53"/>
    </w:p>
    <w:p w14:paraId="43506BD1" w14:textId="4616D78E" w:rsidR="00F21239" w:rsidRDefault="00F21239" w:rsidP="00F21239">
      <w:pPr>
        <w:pStyle w:val="Heading3"/>
        <w:numPr>
          <w:ilvl w:val="3"/>
          <w:numId w:val="5"/>
        </w:numPr>
      </w:pPr>
      <w:bookmarkStart w:id="54" w:name="_Toc173089330"/>
      <w:r>
        <w:t>Communication protocols</w:t>
      </w:r>
      <w:bookmarkEnd w:id="54"/>
    </w:p>
    <w:p w14:paraId="15A34424" w14:textId="75804CDD" w:rsidR="005771FA" w:rsidRDefault="00F21239" w:rsidP="003530B9">
      <w:pPr>
        <w:pStyle w:val="Heading2"/>
        <w:numPr>
          <w:ilvl w:val="2"/>
          <w:numId w:val="5"/>
        </w:numPr>
      </w:pPr>
      <w:bookmarkStart w:id="55" w:name="_Toc173089331"/>
      <w:r>
        <w:t>Sever Functions</w:t>
      </w:r>
      <w:bookmarkEnd w:id="55"/>
    </w:p>
    <w:p w14:paraId="3163AD45" w14:textId="61F93CE4" w:rsidR="00F21239" w:rsidRDefault="00F21239" w:rsidP="00F21239">
      <w:pPr>
        <w:pStyle w:val="Heading3"/>
        <w:numPr>
          <w:ilvl w:val="3"/>
          <w:numId w:val="5"/>
        </w:numPr>
      </w:pPr>
      <w:bookmarkStart w:id="56" w:name="_Toc173089332"/>
      <w:r>
        <w:t>Core Functionalities</w:t>
      </w:r>
      <w:bookmarkEnd w:id="56"/>
    </w:p>
    <w:p w14:paraId="58FE5DDC" w14:textId="4712ABF0" w:rsidR="00F21239" w:rsidRPr="00984DDF" w:rsidRDefault="00F21239" w:rsidP="00F21239">
      <w:pPr>
        <w:pStyle w:val="Heading3"/>
        <w:numPr>
          <w:ilvl w:val="3"/>
          <w:numId w:val="5"/>
        </w:numPr>
      </w:pPr>
      <w:bookmarkStart w:id="57" w:name="_Toc173089333"/>
      <w:r>
        <w:t>Coordination with clients</w:t>
      </w:r>
      <w:bookmarkEnd w:id="57"/>
    </w:p>
    <w:p w14:paraId="5B5CDCDF" w14:textId="225C4D05" w:rsidR="002A583A" w:rsidRPr="00F21239" w:rsidRDefault="005771FA" w:rsidP="003530B9">
      <w:pPr>
        <w:pStyle w:val="Heading2"/>
        <w:numPr>
          <w:ilvl w:val="2"/>
          <w:numId w:val="5"/>
        </w:numPr>
        <w:rPr>
          <w:sz w:val="30"/>
        </w:rPr>
      </w:pPr>
      <w:bookmarkStart w:id="58" w:name="_Toc173089334"/>
      <w:r>
        <w:t>Machine Learning Models Used</w:t>
      </w:r>
      <w:bookmarkEnd w:id="58"/>
    </w:p>
    <w:p w14:paraId="1329FED0" w14:textId="261154A7" w:rsidR="00F21239" w:rsidRPr="00F21239" w:rsidRDefault="00F21239" w:rsidP="00F21239">
      <w:pPr>
        <w:pStyle w:val="Heading3"/>
        <w:numPr>
          <w:ilvl w:val="3"/>
          <w:numId w:val="5"/>
        </w:numPr>
      </w:pPr>
      <w:bookmarkStart w:id="59" w:name="_Toc173089335"/>
      <w:r>
        <w:t>Types of Models Implemented</w:t>
      </w:r>
      <w:bookmarkEnd w:id="59"/>
    </w:p>
    <w:p w14:paraId="21AFD21D" w14:textId="4B03AA43" w:rsidR="002A583A" w:rsidRPr="00984DDF" w:rsidRDefault="005771FA" w:rsidP="003530B9">
      <w:pPr>
        <w:pStyle w:val="Heading2"/>
        <w:numPr>
          <w:ilvl w:val="2"/>
          <w:numId w:val="5"/>
        </w:numPr>
      </w:pPr>
      <w:bookmarkStart w:id="60" w:name="_Toc173089336"/>
      <w:r>
        <w:t>Data Collection</w:t>
      </w:r>
      <w:bookmarkEnd w:id="60"/>
    </w:p>
    <w:p w14:paraId="2D414F09" w14:textId="3145A6C8" w:rsidR="002A583A" w:rsidRPr="00984DDF" w:rsidRDefault="005771FA" w:rsidP="00E349C3">
      <w:pPr>
        <w:pStyle w:val="Heading1"/>
        <w:numPr>
          <w:ilvl w:val="1"/>
          <w:numId w:val="5"/>
        </w:numPr>
        <w:tabs>
          <w:tab w:val="left" w:pos="1011"/>
        </w:tabs>
        <w:spacing w:before="31"/>
        <w:rPr>
          <w:color w:val="333333"/>
        </w:rPr>
      </w:pPr>
      <w:bookmarkStart w:id="61" w:name="_Toc173089337"/>
      <w:r>
        <w:rPr>
          <w:color w:val="333333"/>
        </w:rPr>
        <w:t>Validating results</w:t>
      </w:r>
      <w:bookmarkEnd w:id="61"/>
    </w:p>
    <w:p w14:paraId="637EB085" w14:textId="30BAA974" w:rsidR="002A583A" w:rsidRPr="00984DDF" w:rsidRDefault="005771FA" w:rsidP="003530B9">
      <w:pPr>
        <w:pStyle w:val="Heading2"/>
        <w:numPr>
          <w:ilvl w:val="2"/>
          <w:numId w:val="5"/>
        </w:numPr>
      </w:pPr>
      <w:bookmarkStart w:id="62" w:name="_Toc173089338"/>
      <w:r>
        <w:t>Non-IDD settings vs Perfectly distributed</w:t>
      </w:r>
      <w:bookmarkEnd w:id="62"/>
      <w:r>
        <w:t xml:space="preserve"> </w:t>
      </w:r>
    </w:p>
    <w:p w14:paraId="4A15D020" w14:textId="77777777" w:rsidR="002A583A" w:rsidRPr="00865BBA" w:rsidRDefault="000910E1">
      <w:pPr>
        <w:pStyle w:val="Heading1"/>
        <w:numPr>
          <w:ilvl w:val="1"/>
          <w:numId w:val="5"/>
        </w:numPr>
        <w:tabs>
          <w:tab w:val="left" w:pos="1011"/>
        </w:tabs>
        <w:spacing w:before="31"/>
      </w:pPr>
      <w:bookmarkStart w:id="63" w:name="_Toc173089339"/>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3"/>
    </w:p>
    <w:p w14:paraId="325815F6" w14:textId="5DF58EAF" w:rsidR="00865BBA" w:rsidRDefault="00865BBA" w:rsidP="00865BBA">
      <w:pPr>
        <w:pStyle w:val="Heading1"/>
        <w:numPr>
          <w:ilvl w:val="1"/>
          <w:numId w:val="5"/>
        </w:numPr>
        <w:tabs>
          <w:tab w:val="left" w:pos="1011"/>
        </w:tabs>
        <w:spacing w:before="31"/>
      </w:pPr>
      <w:bookmarkStart w:id="64" w:name="_Toc173089340"/>
      <w:bookmarkStart w:id="65" w:name="_Hlk173089037"/>
      <w:r>
        <w:rPr>
          <w:color w:val="333333"/>
        </w:rPr>
        <w:t>References</w:t>
      </w:r>
      <w:bookmarkEnd w:id="64"/>
    </w:p>
    <w:bookmarkEnd w:id="65"/>
    <w:p w14:paraId="0D7FCDD5" w14:textId="77777777" w:rsidR="000A57B3" w:rsidRPr="000A57B3" w:rsidRDefault="00357989" w:rsidP="000A57B3">
      <w:pPr>
        <w:pStyle w:val="Bibliography"/>
      </w:pPr>
      <w:r>
        <w:rPr>
          <w:color w:val="333333"/>
        </w:rPr>
        <w:fldChar w:fldCharType="begin"/>
      </w:r>
      <w:r w:rsidR="000B7917">
        <w:rPr>
          <w:color w:val="333333"/>
        </w:rPr>
        <w:instrText xml:space="preserve"> ADDIN ZOTERO_BIBL {"uncited":[],"omitted":[],"custom":[]} CSL_BIBLIOGRAPHY </w:instrText>
      </w:r>
      <w:r>
        <w:rPr>
          <w:color w:val="333333"/>
        </w:rPr>
        <w:fldChar w:fldCharType="separate"/>
      </w:r>
      <w:r w:rsidR="000A57B3" w:rsidRPr="000A57B3">
        <w:t xml:space="preserve">Arikumar, K.S., Prathiba, S.B., Alazab, M., Gadekallu, T.R., Pandya, S., Khan, J.M. and Moorthy, R.S. (2022) ‘FL-PMI: Federated Learning-Based Person Movement Identification through Wearable Devices in Smart Healthcare Systems’, </w:t>
      </w:r>
      <w:r w:rsidR="000A57B3" w:rsidRPr="000A57B3">
        <w:rPr>
          <w:i/>
          <w:iCs/>
        </w:rPr>
        <w:t>Sensors</w:t>
      </w:r>
      <w:r w:rsidR="000A57B3" w:rsidRPr="000A57B3">
        <w:t>, 22(4), p. 1377. Available at: https://doi.org/10.3390/s22041377.</w:t>
      </w:r>
    </w:p>
    <w:p w14:paraId="7B080DF6" w14:textId="77777777" w:rsidR="000A57B3" w:rsidRPr="000A57B3" w:rsidRDefault="000A57B3" w:rsidP="000A57B3">
      <w:pPr>
        <w:pStyle w:val="Bibliography"/>
      </w:pPr>
      <w:r w:rsidRPr="000A57B3">
        <w:t>Beutel, D.J., Topal, T., Mathur, A., Qiu, X., Fernandez-Marques, J., Gao, Y., Sani, L., Li, K.H., Parcollet, T., de Gusmão, P.P.B. and Lane, N.D. (2022) ‘Flower: A Friendly Federated Learning Research Framework’. arXiv. Available at: http://arxiv.org/abs/2007.14390 (Accessed: 22 July 2024).</w:t>
      </w:r>
    </w:p>
    <w:p w14:paraId="7F0C8F4C" w14:textId="77777777" w:rsidR="000A57B3" w:rsidRPr="000A57B3" w:rsidRDefault="000A57B3" w:rsidP="000A57B3">
      <w:pPr>
        <w:pStyle w:val="Bibliography"/>
      </w:pPr>
      <w:r w:rsidRPr="000A57B3">
        <w:t xml:space="preserve">Chen, D., Gao, D., Xie, Y., Pan, X., Li, Z., Li, Y., Ding, B. and Zhou, J. (2023) ‘FS-REAL: Towards Real-World Cross-Device Federated Learning’, in </w:t>
      </w:r>
      <w:r w:rsidRPr="000A57B3">
        <w:rPr>
          <w:i/>
          <w:iCs/>
        </w:rPr>
        <w:t>Proceedings of the 29th ACM SIGKDD Conference on Knowledge Discovery and Data Mining</w:t>
      </w:r>
      <w:r w:rsidRPr="000A57B3">
        <w:t xml:space="preserve">. </w:t>
      </w:r>
      <w:r w:rsidRPr="000A57B3">
        <w:rPr>
          <w:i/>
          <w:iCs/>
        </w:rPr>
        <w:t>KDD ’23: The 29th ACM SIGKDD Conference on Knowledge Discovery and Data Mining</w:t>
      </w:r>
      <w:r w:rsidRPr="000A57B3">
        <w:t>, Long Beach CA USA: ACM, pp. 3829–3841. Available at: https://doi.org/10.1145/3580305.3599829.</w:t>
      </w:r>
    </w:p>
    <w:p w14:paraId="1FE25D68" w14:textId="77777777" w:rsidR="000A57B3" w:rsidRPr="000A57B3" w:rsidRDefault="000A57B3" w:rsidP="000A57B3">
      <w:pPr>
        <w:pStyle w:val="Bibliography"/>
      </w:pPr>
      <w:r w:rsidRPr="000A57B3">
        <w:t xml:space="preserve">Cheng, K., Fan, T., Jin, Y., Liu, Y., Chen, T., Papadopoulos, D. and Yang, Q. (2021) ‘SecureBoost: A Lossless </w:t>
      </w:r>
      <w:r w:rsidRPr="000A57B3">
        <w:lastRenderedPageBreak/>
        <w:t>Federated Learning Framework’. arXiv. Available at: http://arxiv.org/abs/1901.08755 (Accessed: 24 July 2024).</w:t>
      </w:r>
    </w:p>
    <w:p w14:paraId="4A262FEE" w14:textId="77777777" w:rsidR="000A57B3" w:rsidRPr="000A57B3" w:rsidRDefault="000A57B3" w:rsidP="000A57B3">
      <w:pPr>
        <w:pStyle w:val="Bibliography"/>
      </w:pPr>
      <w:r w:rsidRPr="000A57B3">
        <w:t>Galtier, M.N. and Marini, C. (2019) ‘Substra: a framework for privacy-preserving, traceable and collaborative Machine Learning’. arXiv. Available at: http://arxiv.org/abs/1910.11567 (Accessed: 22 July 2024).</w:t>
      </w:r>
    </w:p>
    <w:p w14:paraId="36098C70" w14:textId="77777777" w:rsidR="000A57B3" w:rsidRPr="000A57B3" w:rsidRDefault="000A57B3" w:rsidP="000A57B3">
      <w:pPr>
        <w:pStyle w:val="Bibliography"/>
      </w:pPr>
      <w:r w:rsidRPr="000A57B3">
        <w:t>Hard, A., Rao, K., Mathews, R., Ramaswamy, S., Beaufays, F., Augenstein, S., Eichner, H., Kiddon, C. and Ramage, D. (2019) ‘Federated Learning for Mobile Keyboard Prediction’. arXiv. Available at: http://arxiv.org/abs/1811.03604 (Accessed: 18 July 2024).</w:t>
      </w:r>
    </w:p>
    <w:p w14:paraId="275D6966" w14:textId="77777777" w:rsidR="000A57B3" w:rsidRPr="000A57B3" w:rsidRDefault="000A57B3" w:rsidP="000A57B3">
      <w:pPr>
        <w:pStyle w:val="Bibliography"/>
      </w:pPr>
      <w:r w:rsidRPr="000A57B3">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45A1372F" w14:textId="77777777" w:rsidR="000A57B3" w:rsidRPr="000A57B3" w:rsidRDefault="000A57B3" w:rsidP="000A57B3">
      <w:pPr>
        <w:pStyle w:val="Bibliography"/>
      </w:pPr>
      <w:r w:rsidRPr="000A57B3">
        <w:t xml:space="preserve">Lai, Y.-H., Chen, S.-Y., Chou, W.-C., Hsu, H.-Y. and Chao, H.-C. (2024) ‘Personalized Federated Learning with Adaptive Feature Extraction and Category Prediction in Non-IID Datasets’, </w:t>
      </w:r>
      <w:r w:rsidRPr="000A57B3">
        <w:rPr>
          <w:i/>
          <w:iCs/>
        </w:rPr>
        <w:t>Future Internet</w:t>
      </w:r>
      <w:r w:rsidRPr="000A57B3">
        <w:t>, 16(3), p. 95. Available at: https://doi.org/10.3390/fi16030095.</w:t>
      </w:r>
    </w:p>
    <w:p w14:paraId="54CEEAB4" w14:textId="77777777" w:rsidR="000A57B3" w:rsidRPr="000A57B3" w:rsidRDefault="000A57B3" w:rsidP="000A57B3">
      <w:pPr>
        <w:pStyle w:val="Bibliography"/>
      </w:pPr>
      <w:r w:rsidRPr="000A57B3">
        <w:t xml:space="preserve">Lathkar, M. (2021) </w:t>
      </w:r>
      <w:r w:rsidRPr="000A57B3">
        <w:rPr>
          <w:i/>
          <w:iCs/>
        </w:rPr>
        <w:t>Building web apps with Python and Flask learn to develop and deploy responsive RESTful web applications using Flask framework</w:t>
      </w:r>
      <w:r w:rsidRPr="000A57B3">
        <w:t>. First edition. New Delhi, India: BPB Publications.</w:t>
      </w:r>
    </w:p>
    <w:p w14:paraId="210ED30F" w14:textId="77777777" w:rsidR="000A57B3" w:rsidRPr="000A57B3" w:rsidRDefault="000A57B3" w:rsidP="000A57B3">
      <w:pPr>
        <w:pStyle w:val="Bibliography"/>
      </w:pPr>
      <w:r w:rsidRPr="000A57B3">
        <w:t xml:space="preserve">Li, T., Sahu, A.K., Talwalkar, A. and Smith, V. (2020) ‘Federated Learning: Challenges, Methods, and Future Directions’, </w:t>
      </w:r>
      <w:r w:rsidRPr="000A57B3">
        <w:rPr>
          <w:i/>
          <w:iCs/>
        </w:rPr>
        <w:t>IEEE Signal Processing Magazine</w:t>
      </w:r>
      <w:r w:rsidRPr="000A57B3">
        <w:t>, 37(3), pp. 50–60. Available at: https://doi.org/10.1109/MSP.2020.2975749.</w:t>
      </w:r>
    </w:p>
    <w:p w14:paraId="50C3ADDB" w14:textId="77777777" w:rsidR="000A57B3" w:rsidRPr="000A57B3" w:rsidRDefault="000A57B3" w:rsidP="000A57B3">
      <w:pPr>
        <w:pStyle w:val="Bibliography"/>
      </w:pPr>
      <w:r w:rsidRPr="000A57B3">
        <w:t>Li, T., Sahu, A.K., Zaheer, M., Sanjabi, M., Talwalkar, A. and Smith, V. (2020) ‘Federated Optimization in Heterogeneous Networks’. arXiv. Available at: http://arxiv.org/abs/1812.06127 (Accessed: 24 July 2024).</w:t>
      </w:r>
    </w:p>
    <w:p w14:paraId="7DF1885E" w14:textId="77777777" w:rsidR="000A57B3" w:rsidRPr="000A57B3" w:rsidRDefault="000A57B3" w:rsidP="000A57B3">
      <w:pPr>
        <w:pStyle w:val="Bibliography"/>
      </w:pPr>
      <w:r w:rsidRPr="000A57B3">
        <w:t>Liu, Y., Fan, T., Chen, T., Xu, Q. and Yang, Q. (2021) ‘FATE: An Industrial Grade Platform for Collaborative Learning With Data Protection’.</w:t>
      </w:r>
    </w:p>
    <w:p w14:paraId="360967E0" w14:textId="77777777" w:rsidR="000A57B3" w:rsidRPr="000A57B3" w:rsidRDefault="000A57B3" w:rsidP="000A57B3">
      <w:pPr>
        <w:pStyle w:val="Bibliography"/>
      </w:pPr>
      <w:r w:rsidRPr="000A57B3">
        <w:t>Luo, J., Wu, X., Luo, Y., Huang, A., Huang, Y., Liu, Y. and Yang, Q. (2021) ‘Real-World Image Datasets for Federated Learning’. arXiv. Available at: http://arxiv.org/abs/1910.11089 (Accessed: 27 July 2024).</w:t>
      </w:r>
    </w:p>
    <w:p w14:paraId="21E2BB3E" w14:textId="77777777" w:rsidR="000A57B3" w:rsidRPr="000A57B3" w:rsidRDefault="000A57B3" w:rsidP="000A57B3">
      <w:pPr>
        <w:pStyle w:val="Bibliography"/>
      </w:pPr>
      <w:r w:rsidRPr="000A57B3">
        <w:t>Malve, S., Vaswani, M., Shanbhag, A. and Joshi, S. (2024) ‘Developing a Federated Learning-Based System for Personalized MentalHealth Assessment and Prediction’, 11(07).</w:t>
      </w:r>
    </w:p>
    <w:p w14:paraId="1235FC36" w14:textId="77777777" w:rsidR="000A57B3" w:rsidRPr="000A57B3" w:rsidRDefault="000A57B3" w:rsidP="000A57B3">
      <w:pPr>
        <w:pStyle w:val="Bibliography"/>
      </w:pPr>
      <w:r w:rsidRPr="000A57B3">
        <w:t>McMahan, H.B., Moore, E., Ramage, D., Hampson, S. and Arcas, B.A. y (2016) ‘Federated Learning of Deep Networks using Model Averaging’. arXiv. Available at: http://arxiv.org/abs/1602.05629 (Accessed: 22 July 2024).</w:t>
      </w:r>
    </w:p>
    <w:p w14:paraId="3C19706B" w14:textId="77777777" w:rsidR="000A57B3" w:rsidRPr="000A57B3" w:rsidRDefault="000A57B3" w:rsidP="000A57B3">
      <w:pPr>
        <w:pStyle w:val="Bibliography"/>
      </w:pPr>
      <w:r w:rsidRPr="000A57B3">
        <w:t xml:space="preserve">Nakayama, K. and Jeno, G. (2022) </w:t>
      </w:r>
      <w:r w:rsidRPr="000A57B3">
        <w:rPr>
          <w:i/>
          <w:iCs/>
        </w:rPr>
        <w:t>Federated learning with Python: design and implement a federated learning system and develop applications using existing frameworks</w:t>
      </w:r>
      <w:r w:rsidRPr="000A57B3">
        <w:t>. Birmingham: Packt Publishing Limited.</w:t>
      </w:r>
    </w:p>
    <w:p w14:paraId="36FA99AE" w14:textId="77777777" w:rsidR="000A57B3" w:rsidRPr="000A57B3" w:rsidRDefault="000A57B3" w:rsidP="000A57B3">
      <w:pPr>
        <w:pStyle w:val="Bibliography"/>
      </w:pPr>
      <w:r w:rsidRPr="000A57B3">
        <w:t>Patel, V., Kanani, S., Pathak, T., Patel, P., Ali, M.I. and Breslin, J. (2020) ‘A Demonstration of Smart Doorbell Design Using Federated Deep Learning’. arXiv. Available at: http://arxiv.org/abs/2010.09687 (Accessed: 28 July 2024).</w:t>
      </w:r>
    </w:p>
    <w:p w14:paraId="46E675C3" w14:textId="77777777" w:rsidR="000A57B3" w:rsidRPr="000A57B3" w:rsidRDefault="000A57B3" w:rsidP="000A57B3">
      <w:pPr>
        <w:pStyle w:val="Bibliography"/>
      </w:pPr>
      <w:r w:rsidRPr="000A57B3">
        <w:t xml:space="preserve">Pfitzner, B., Steckhan, N. and Arnrich, B. (2021) ‘Federated Learning in a Medical Context: A Systematic Literature Review’, </w:t>
      </w:r>
      <w:r w:rsidRPr="000A57B3">
        <w:rPr>
          <w:i/>
          <w:iCs/>
        </w:rPr>
        <w:t>ACM Transactions on Internet Technology</w:t>
      </w:r>
      <w:r w:rsidRPr="000A57B3">
        <w:t>, 21(2), pp. 1–31. Available at: https://doi.org/10.1145/3412357.</w:t>
      </w:r>
    </w:p>
    <w:p w14:paraId="1240939B" w14:textId="77777777" w:rsidR="000A57B3" w:rsidRPr="000A57B3" w:rsidRDefault="000A57B3" w:rsidP="000A57B3">
      <w:pPr>
        <w:pStyle w:val="Bibliography"/>
      </w:pPr>
      <w:r w:rsidRPr="000A57B3">
        <w:t xml:space="preserve">Reina, G.A., Gruzdev, A., Foley, P., Perepelkina, O., Sharma, M., Davidyuk, I., Trushkin, I., Radionov, M., Mokrov, A., Agapov, D., Martin, J., Edwards, B., Sheller, M.J., Pati, S., Moorthy, P.N., Wang, S., Shah, P. and </w:t>
      </w:r>
      <w:r w:rsidRPr="000A57B3">
        <w:lastRenderedPageBreak/>
        <w:t xml:space="preserve">Bakas, S. (2022) ‘OpenFL: An open-source framework for Federated Learning’, </w:t>
      </w:r>
      <w:r w:rsidRPr="000A57B3">
        <w:rPr>
          <w:i/>
          <w:iCs/>
        </w:rPr>
        <w:t>Physics in Medicine &amp; Biology</w:t>
      </w:r>
      <w:r w:rsidRPr="000A57B3">
        <w:t>, 67(21), p. 214001. Available at: https://doi.org/10.1088/1361-6560/ac97d9.</w:t>
      </w:r>
    </w:p>
    <w:p w14:paraId="526B6C03" w14:textId="77777777" w:rsidR="000A57B3" w:rsidRPr="000A57B3" w:rsidRDefault="000A57B3" w:rsidP="000A57B3">
      <w:pPr>
        <w:pStyle w:val="Bibliography"/>
      </w:pPr>
      <w:r w:rsidRPr="000A57B3">
        <w:t xml:space="preserve">Riedel, P., Schick, L., Von Schwerin, R., Reichert, M., Schaudt, D. and Hafner, A. (2024) ‘Comparative analysis of open-source federated learning frameworks - a literature-based survey and review’, </w:t>
      </w:r>
      <w:r w:rsidRPr="000A57B3">
        <w:rPr>
          <w:i/>
          <w:iCs/>
        </w:rPr>
        <w:t>International Journal of Machine Learning and Cybernetics</w:t>
      </w:r>
      <w:r w:rsidRPr="000A57B3">
        <w:t xml:space="preserve"> [Preprint]. Available at: https://doi.org/10.1007/s13042-024-02234-z.</w:t>
      </w:r>
    </w:p>
    <w:p w14:paraId="7E1B8C99" w14:textId="77777777" w:rsidR="000A57B3" w:rsidRPr="000A57B3" w:rsidRDefault="000A57B3" w:rsidP="000A57B3">
      <w:pPr>
        <w:pStyle w:val="Bibliography"/>
      </w:pPr>
      <w:r w:rsidRPr="000A57B3">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01EDBDCD" w14:textId="77777777" w:rsidR="000A57B3" w:rsidRPr="000A57B3" w:rsidRDefault="000A57B3" w:rsidP="000A57B3">
      <w:pPr>
        <w:pStyle w:val="Bibliography"/>
      </w:pPr>
      <w:r w:rsidRPr="000A57B3">
        <w:t xml:space="preserve">Sabuhi, M., Musilek, P. and Bezemer, C.-P. (2024) ‘Micro-FL: A Fault-Tolerant Scalable Microservice-Based Platform for Federated Learning’, </w:t>
      </w:r>
      <w:r w:rsidRPr="000A57B3">
        <w:rPr>
          <w:i/>
          <w:iCs/>
        </w:rPr>
        <w:t>Future Internet</w:t>
      </w:r>
      <w:r w:rsidRPr="000A57B3">
        <w:t>, 16(3), p. 70. Available at: https://doi.org/10.3390/fi16030070.</w:t>
      </w:r>
    </w:p>
    <w:p w14:paraId="18970A76" w14:textId="77777777" w:rsidR="000A57B3" w:rsidRPr="000A57B3" w:rsidRDefault="000A57B3" w:rsidP="000A57B3">
      <w:pPr>
        <w:pStyle w:val="Bibliography"/>
      </w:pPr>
      <w:r w:rsidRPr="000A57B3">
        <w:t xml:space="preserve">Solanki, T., Rai, B.K. and Sharma, S. (2022) ‘Federated Learning Using Tensor Flow’, in S.P. Yadav, B.S. Bhati, D.P. Mahato, and S. Kumar (eds) </w:t>
      </w:r>
      <w:r w:rsidRPr="000A57B3">
        <w:rPr>
          <w:i/>
          <w:iCs/>
        </w:rPr>
        <w:t>Federated Learning for IoT Applications</w:t>
      </w:r>
      <w:r w:rsidRPr="000A57B3">
        <w:t>. Cham: Springer International Publishing (EAI/Springer Innovations in Communication and Computing), pp. 157–167. Available at: https://doi.org/10.1007/978-3-030-85559-8_10.</w:t>
      </w:r>
    </w:p>
    <w:p w14:paraId="7579120E" w14:textId="77777777" w:rsidR="000A57B3" w:rsidRPr="000A57B3" w:rsidRDefault="000A57B3" w:rsidP="000A57B3">
      <w:pPr>
        <w:pStyle w:val="Bibliography"/>
      </w:pPr>
      <w:r w:rsidRPr="000A57B3">
        <w:t>Wang, H., Yurochkin, M., Sun, Y., Papailiopoulos, D. and Khazaeni, Y. (2020) ‘Federated Learning with Matched Averaging’. arXiv. Available at: http://arxiv.org/abs/2002.06440 (Accessed: 25 July 2024).</w:t>
      </w:r>
    </w:p>
    <w:p w14:paraId="40B694FA" w14:textId="77777777" w:rsidR="000A57B3" w:rsidRPr="000A57B3" w:rsidRDefault="000A57B3" w:rsidP="000A57B3">
      <w:pPr>
        <w:pStyle w:val="Bibliography"/>
      </w:pPr>
      <w:r w:rsidRPr="000A57B3">
        <w:t>Wang, Z., Fan, X., Peng, Z., Li, X., Yang, Ziqi, Feng, M., Yang, Zhicheng, Liu, X. and Wang, C. (2023) ‘FLGo: A Fully Customizable Federated Learning Platform’. arXiv. Available at: http://arxiv.org/abs/2306.12079 (Accessed: 22 July 2024).</w:t>
      </w:r>
    </w:p>
    <w:p w14:paraId="377E1842" w14:textId="77777777" w:rsidR="000A57B3" w:rsidRPr="000A57B3" w:rsidRDefault="000A57B3" w:rsidP="000A57B3">
      <w:pPr>
        <w:pStyle w:val="Bibliography"/>
      </w:pPr>
      <w:r w:rsidRPr="000A57B3">
        <w:t>Yang, Q., Liu, Y., Chen, T. and Tong, Y. (2019) ‘Federated Machine Learning: Concept and Applications’. arXiv. Available at: http://arxiv.org/abs/1902.04885 (Accessed: 20 July 2024).</w:t>
      </w:r>
    </w:p>
    <w:p w14:paraId="7B7562DB" w14:textId="77777777" w:rsidR="000A57B3" w:rsidRPr="000A57B3" w:rsidRDefault="000A57B3" w:rsidP="000A57B3">
      <w:pPr>
        <w:pStyle w:val="Bibliography"/>
      </w:pPr>
      <w:r w:rsidRPr="000A57B3">
        <w:t>Yang, X., Feng, Y., Fang, W., Shao, J., Tang, X., Xia, S.-T. and Lu, R. (2021) ‘An Accuracy-Lossless Perturbation Method for Defending Privacy Attacks in Federated Learning’. arXiv. Available at: http://arxiv.org/abs/2002.09843 (Accessed: 20 July 2024).</w:t>
      </w:r>
    </w:p>
    <w:p w14:paraId="615E6551" w14:textId="77777777" w:rsidR="000A57B3" w:rsidRPr="000A57B3" w:rsidRDefault="000A57B3" w:rsidP="000A57B3">
      <w:pPr>
        <w:pStyle w:val="Bibliography"/>
      </w:pPr>
      <w:r w:rsidRPr="000A57B3">
        <w:t xml:space="preserve">Zhang, D., Ren, F., Li, Y., Na, L. and Ma, Y. (2021) ‘Pneumonia Detection from Chest X-ray Images Based on Convolutional Neural Network’, </w:t>
      </w:r>
      <w:r w:rsidRPr="000A57B3">
        <w:rPr>
          <w:i/>
          <w:iCs/>
        </w:rPr>
        <w:t>Electronics</w:t>
      </w:r>
      <w:r w:rsidRPr="000A57B3">
        <w:t>, 10(13), p. 1512. Available at: https://doi.org/10.3390/electronics10131512.</w:t>
      </w:r>
    </w:p>
    <w:p w14:paraId="7D61B4B5" w14:textId="77777777" w:rsidR="000A57B3" w:rsidRPr="000A57B3" w:rsidRDefault="000A57B3" w:rsidP="000A57B3">
      <w:pPr>
        <w:pStyle w:val="Bibliography"/>
      </w:pPr>
      <w:r w:rsidRPr="000A57B3">
        <w:t xml:space="preserve">Ziller, A., Trask, A., Lopardo, A., Szymkow, B., Wagner, B., Bluemke, E., Nounahon, J.-M., Passerat-Palmbach, J., Prakash, K., Rose, N., Ryffel, T., Reza, Z.N. and Kaissis, G. (2021) ‘PySyft: A Library for Easy Federated Learning’, in M.H.U. Rehman and M.M. Gaber (eds) </w:t>
      </w:r>
      <w:r w:rsidRPr="000A57B3">
        <w:rPr>
          <w:i/>
          <w:iCs/>
        </w:rPr>
        <w:t>Federated Learning Systems</w:t>
      </w:r>
      <w:r w:rsidRPr="000A57B3">
        <w:t>. Cham: Springer International Publishing (Studies in Computational Intelligence), pp. 111–139. Available at: https://doi.org/10.1007/978-3-030-70604-3_5.</w:t>
      </w:r>
    </w:p>
    <w:p w14:paraId="533309C8" w14:textId="499226DC" w:rsidR="00357989" w:rsidRPr="00984DDF" w:rsidRDefault="00357989" w:rsidP="00E349C3">
      <w:pPr>
        <w:pStyle w:val="Heading1"/>
        <w:spacing w:before="31"/>
        <w:ind w:left="540" w:firstLine="0"/>
        <w:rPr>
          <w:color w:val="333333"/>
        </w:rPr>
      </w:pPr>
      <w:r>
        <w:rPr>
          <w:color w:val="333333"/>
        </w:rPr>
        <w:fldChar w:fldCharType="end"/>
      </w:r>
    </w:p>
    <w:p w14:paraId="2CC0D0FA" w14:textId="13B1753F" w:rsidR="000D79A5" w:rsidRDefault="00430467" w:rsidP="00430467">
      <w:pPr>
        <w:rPr>
          <w:b/>
          <w:bCs/>
        </w:rPr>
      </w:pPr>
      <w:r w:rsidRPr="00430467">
        <w:rPr>
          <w:b/>
          <w:bCs/>
        </w:rPr>
        <w:t xml:space="preserve">Manually entered </w:t>
      </w:r>
      <w:r>
        <w:rPr>
          <w:b/>
          <w:bCs/>
        </w:rPr>
        <w:t>references:</w:t>
      </w:r>
    </w:p>
    <w:p w14:paraId="71D8BF5B" w14:textId="717EAB90" w:rsidR="00430467" w:rsidRDefault="00430467" w:rsidP="00430467">
      <w:r w:rsidRPr="00430467">
        <w:t xml:space="preserve">OpenMined (2019). </w:t>
      </w:r>
      <w:r w:rsidRPr="00430467">
        <w:rPr>
          <w:i/>
          <w:iCs/>
        </w:rPr>
        <w:t>OpenMined/PySyft.</w:t>
      </w:r>
      <w:r w:rsidRPr="00430467">
        <w:t xml:space="preserve"> GitHub. Available at: </w:t>
      </w:r>
      <w:hyperlink r:id="rId31"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7C32ED40" w14:textId="77777777" w:rsidR="00EC68F0" w:rsidRDefault="00EC68F0" w:rsidP="00430467"/>
    <w:p w14:paraId="513ACF5C" w14:textId="77777777" w:rsidR="00EC68F0" w:rsidRDefault="00EC68F0" w:rsidP="00EC68F0">
      <w:pPr>
        <w:pStyle w:val="Bibliography"/>
      </w:pPr>
      <w:r>
        <w:t xml:space="preserve">www.youtube.com. (2024). Tutorial: </w:t>
      </w:r>
      <w:r w:rsidRPr="00EC68F0">
        <w:rPr>
          <w:i/>
          <w:iCs/>
        </w:rPr>
        <w:t>Federated Learning in AI4EOSC</w:t>
      </w:r>
      <w:r>
        <w:t>. [online] Available at: https://www.youtube.com/watch?v=FrgVummLNbU [Accessed 10 May 2024].</w:t>
      </w:r>
    </w:p>
    <w:p w14:paraId="3BD1EDFA" w14:textId="5831EE76" w:rsidR="00EC68F0" w:rsidRDefault="00EC68F0" w:rsidP="00EC68F0">
      <w:pPr>
        <w:pStyle w:val="Bibliography"/>
      </w:pPr>
      <w:r>
        <w:lastRenderedPageBreak/>
        <w:t xml:space="preserve">www.youtube.com. (2022). </w:t>
      </w:r>
      <w:r w:rsidRPr="00EC68F0">
        <w:rPr>
          <w:i/>
          <w:iCs/>
        </w:rPr>
        <w:t>Federated Learning with Azure Machine Learning.</w:t>
      </w:r>
      <w:r>
        <w:t xml:space="preserve"> [online] Available at: https://www.youtube.com/watch?v=aTj4AqbCWEA [Accessed 10 May 2024].</w:t>
      </w:r>
    </w:p>
    <w:p w14:paraId="701D9A64" w14:textId="4B095BB1" w:rsidR="00865BBA" w:rsidRPr="00865BBA" w:rsidRDefault="00865BBA" w:rsidP="00865BBA">
      <w:pPr>
        <w:pStyle w:val="Heading1"/>
        <w:numPr>
          <w:ilvl w:val="1"/>
          <w:numId w:val="5"/>
        </w:numPr>
        <w:tabs>
          <w:tab w:val="left" w:pos="1011"/>
        </w:tabs>
        <w:spacing w:before="31"/>
        <w:rPr>
          <w:color w:val="333333"/>
        </w:rPr>
      </w:pPr>
      <w:r w:rsidRPr="00865BBA">
        <w:rPr>
          <w:color w:val="333333"/>
        </w:rPr>
        <w:tab/>
      </w:r>
      <w:bookmarkStart w:id="66" w:name="_Toc173089341"/>
      <w:r w:rsidRPr="00865BBA">
        <w:rPr>
          <w:color w:val="333333"/>
        </w:rPr>
        <w:t>Annex</w:t>
      </w:r>
      <w:bookmarkEnd w:id="66"/>
    </w:p>
    <w:sectPr w:rsidR="00865BBA" w:rsidRPr="00865BBA">
      <w:footerReference w:type="default" r:id="rId32"/>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EE616C" w14:textId="77777777" w:rsidR="00F45490" w:rsidRPr="00984DDF" w:rsidRDefault="00F45490">
      <w:r w:rsidRPr="00984DDF">
        <w:separator/>
      </w:r>
    </w:p>
  </w:endnote>
  <w:endnote w:type="continuationSeparator" w:id="0">
    <w:p w14:paraId="29886649" w14:textId="77777777" w:rsidR="00F45490" w:rsidRPr="00984DDF" w:rsidRDefault="00F45490">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3D2170" w14:textId="77777777" w:rsidR="00F45490" w:rsidRPr="00984DDF" w:rsidRDefault="00F45490">
      <w:r w:rsidRPr="00984DDF">
        <w:separator/>
      </w:r>
    </w:p>
  </w:footnote>
  <w:footnote w:type="continuationSeparator" w:id="0">
    <w:p w14:paraId="636C99CD" w14:textId="77777777" w:rsidR="00F45490" w:rsidRPr="00984DDF" w:rsidRDefault="00F45490">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8E387C94"/>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4"/>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2783678"/>
    <w:multiLevelType w:val="hybridMultilevel"/>
    <w:tmpl w:val="CD1C588A"/>
    <w:lvl w:ilvl="0" w:tplc="18090001">
      <w:start w:val="1"/>
      <w:numFmt w:val="bullet"/>
      <w:lvlText w:val=""/>
      <w:lvlJc w:val="left"/>
      <w:pPr>
        <w:ind w:left="1434" w:hanging="360"/>
      </w:pPr>
      <w:rPr>
        <w:rFonts w:ascii="Symbol" w:hAnsi="Symbol" w:hint="default"/>
      </w:rPr>
    </w:lvl>
    <w:lvl w:ilvl="1" w:tplc="18090003" w:tentative="1">
      <w:start w:val="1"/>
      <w:numFmt w:val="bullet"/>
      <w:lvlText w:val="o"/>
      <w:lvlJc w:val="left"/>
      <w:pPr>
        <w:ind w:left="2154" w:hanging="360"/>
      </w:pPr>
      <w:rPr>
        <w:rFonts w:ascii="Courier New" w:hAnsi="Courier New" w:cs="Courier New" w:hint="default"/>
      </w:rPr>
    </w:lvl>
    <w:lvl w:ilvl="2" w:tplc="18090005" w:tentative="1">
      <w:start w:val="1"/>
      <w:numFmt w:val="bullet"/>
      <w:lvlText w:val=""/>
      <w:lvlJc w:val="left"/>
      <w:pPr>
        <w:ind w:left="2874" w:hanging="360"/>
      </w:pPr>
      <w:rPr>
        <w:rFonts w:ascii="Wingdings" w:hAnsi="Wingdings" w:hint="default"/>
      </w:rPr>
    </w:lvl>
    <w:lvl w:ilvl="3" w:tplc="18090001" w:tentative="1">
      <w:start w:val="1"/>
      <w:numFmt w:val="bullet"/>
      <w:lvlText w:val=""/>
      <w:lvlJc w:val="left"/>
      <w:pPr>
        <w:ind w:left="3594" w:hanging="360"/>
      </w:pPr>
      <w:rPr>
        <w:rFonts w:ascii="Symbol" w:hAnsi="Symbol" w:hint="default"/>
      </w:rPr>
    </w:lvl>
    <w:lvl w:ilvl="4" w:tplc="18090003" w:tentative="1">
      <w:start w:val="1"/>
      <w:numFmt w:val="bullet"/>
      <w:lvlText w:val="o"/>
      <w:lvlJc w:val="left"/>
      <w:pPr>
        <w:ind w:left="4314" w:hanging="360"/>
      </w:pPr>
      <w:rPr>
        <w:rFonts w:ascii="Courier New" w:hAnsi="Courier New" w:cs="Courier New" w:hint="default"/>
      </w:rPr>
    </w:lvl>
    <w:lvl w:ilvl="5" w:tplc="18090005" w:tentative="1">
      <w:start w:val="1"/>
      <w:numFmt w:val="bullet"/>
      <w:lvlText w:val=""/>
      <w:lvlJc w:val="left"/>
      <w:pPr>
        <w:ind w:left="5034" w:hanging="360"/>
      </w:pPr>
      <w:rPr>
        <w:rFonts w:ascii="Wingdings" w:hAnsi="Wingdings" w:hint="default"/>
      </w:rPr>
    </w:lvl>
    <w:lvl w:ilvl="6" w:tplc="18090001" w:tentative="1">
      <w:start w:val="1"/>
      <w:numFmt w:val="bullet"/>
      <w:lvlText w:val=""/>
      <w:lvlJc w:val="left"/>
      <w:pPr>
        <w:ind w:left="5754" w:hanging="360"/>
      </w:pPr>
      <w:rPr>
        <w:rFonts w:ascii="Symbol" w:hAnsi="Symbol" w:hint="default"/>
      </w:rPr>
    </w:lvl>
    <w:lvl w:ilvl="7" w:tplc="18090003" w:tentative="1">
      <w:start w:val="1"/>
      <w:numFmt w:val="bullet"/>
      <w:lvlText w:val="o"/>
      <w:lvlJc w:val="left"/>
      <w:pPr>
        <w:ind w:left="6474" w:hanging="360"/>
      </w:pPr>
      <w:rPr>
        <w:rFonts w:ascii="Courier New" w:hAnsi="Courier New" w:cs="Courier New" w:hint="default"/>
      </w:rPr>
    </w:lvl>
    <w:lvl w:ilvl="8" w:tplc="18090005" w:tentative="1">
      <w:start w:val="1"/>
      <w:numFmt w:val="bullet"/>
      <w:lvlText w:val=""/>
      <w:lvlJc w:val="left"/>
      <w:pPr>
        <w:ind w:left="7194" w:hanging="360"/>
      </w:pPr>
      <w:rPr>
        <w:rFonts w:ascii="Wingdings" w:hAnsi="Wingdings" w:hint="default"/>
      </w:rPr>
    </w:lvl>
  </w:abstractNum>
  <w:abstractNum w:abstractNumId="6"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7"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8"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0"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1"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2"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2059737133">
    <w:abstractNumId w:val="4"/>
  </w:num>
  <w:num w:numId="2" w16cid:durableId="757407977">
    <w:abstractNumId w:val="10"/>
  </w:num>
  <w:num w:numId="3" w16cid:durableId="140050553">
    <w:abstractNumId w:val="3"/>
  </w:num>
  <w:num w:numId="4" w16cid:durableId="1044478721">
    <w:abstractNumId w:val="0"/>
  </w:num>
  <w:num w:numId="5" w16cid:durableId="1326545193">
    <w:abstractNumId w:val="2"/>
  </w:num>
  <w:num w:numId="6" w16cid:durableId="361518084">
    <w:abstractNumId w:val="7"/>
  </w:num>
  <w:num w:numId="7" w16cid:durableId="9643352">
    <w:abstractNumId w:val="9"/>
  </w:num>
  <w:num w:numId="8" w16cid:durableId="2040664382">
    <w:abstractNumId w:val="1"/>
  </w:num>
  <w:num w:numId="9" w16cid:durableId="747192400">
    <w:abstractNumId w:val="6"/>
  </w:num>
  <w:num w:numId="10" w16cid:durableId="1175269805">
    <w:abstractNumId w:val="8"/>
  </w:num>
  <w:num w:numId="11" w16cid:durableId="976959187">
    <w:abstractNumId w:val="11"/>
  </w:num>
  <w:num w:numId="12" w16cid:durableId="1478499207">
    <w:abstractNumId w:val="5"/>
  </w:num>
  <w:num w:numId="13" w16cid:durableId="13672849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1F51"/>
    <w:rsid w:val="00005143"/>
    <w:rsid w:val="000054BB"/>
    <w:rsid w:val="00005B1F"/>
    <w:rsid w:val="00006170"/>
    <w:rsid w:val="000073DF"/>
    <w:rsid w:val="00010292"/>
    <w:rsid w:val="000159C5"/>
    <w:rsid w:val="00020981"/>
    <w:rsid w:val="000238A4"/>
    <w:rsid w:val="00027357"/>
    <w:rsid w:val="00027B7A"/>
    <w:rsid w:val="000333F5"/>
    <w:rsid w:val="00035747"/>
    <w:rsid w:val="000365F4"/>
    <w:rsid w:val="00037B1B"/>
    <w:rsid w:val="00037BF6"/>
    <w:rsid w:val="000448A3"/>
    <w:rsid w:val="00054D85"/>
    <w:rsid w:val="00062FF8"/>
    <w:rsid w:val="00063A2F"/>
    <w:rsid w:val="000657D6"/>
    <w:rsid w:val="000665B6"/>
    <w:rsid w:val="0006677B"/>
    <w:rsid w:val="00072D90"/>
    <w:rsid w:val="000732C3"/>
    <w:rsid w:val="000761FA"/>
    <w:rsid w:val="00076DBC"/>
    <w:rsid w:val="00076DC6"/>
    <w:rsid w:val="00083424"/>
    <w:rsid w:val="00086082"/>
    <w:rsid w:val="00087474"/>
    <w:rsid w:val="000910E1"/>
    <w:rsid w:val="000915D7"/>
    <w:rsid w:val="0009215B"/>
    <w:rsid w:val="00092AA8"/>
    <w:rsid w:val="0009685B"/>
    <w:rsid w:val="000A0F34"/>
    <w:rsid w:val="000A30DC"/>
    <w:rsid w:val="000A33D8"/>
    <w:rsid w:val="000A4E77"/>
    <w:rsid w:val="000A57B3"/>
    <w:rsid w:val="000A58FF"/>
    <w:rsid w:val="000A7E77"/>
    <w:rsid w:val="000B0571"/>
    <w:rsid w:val="000B11E7"/>
    <w:rsid w:val="000B1D37"/>
    <w:rsid w:val="000B454E"/>
    <w:rsid w:val="000B55FA"/>
    <w:rsid w:val="000B5A80"/>
    <w:rsid w:val="000B6718"/>
    <w:rsid w:val="000B7917"/>
    <w:rsid w:val="000C0222"/>
    <w:rsid w:val="000C1ED1"/>
    <w:rsid w:val="000D0352"/>
    <w:rsid w:val="000D0FA3"/>
    <w:rsid w:val="000D29B8"/>
    <w:rsid w:val="000D47F1"/>
    <w:rsid w:val="000D79A5"/>
    <w:rsid w:val="000E11F8"/>
    <w:rsid w:val="000E3411"/>
    <w:rsid w:val="000F1655"/>
    <w:rsid w:val="000F1C56"/>
    <w:rsid w:val="000F1EC9"/>
    <w:rsid w:val="000F2111"/>
    <w:rsid w:val="000F3F2F"/>
    <w:rsid w:val="000F5A4F"/>
    <w:rsid w:val="000F6851"/>
    <w:rsid w:val="000F7C08"/>
    <w:rsid w:val="00100ABC"/>
    <w:rsid w:val="0010287D"/>
    <w:rsid w:val="00104420"/>
    <w:rsid w:val="00105954"/>
    <w:rsid w:val="001101A3"/>
    <w:rsid w:val="00110B45"/>
    <w:rsid w:val="00115D34"/>
    <w:rsid w:val="0011623F"/>
    <w:rsid w:val="00120011"/>
    <w:rsid w:val="00120E16"/>
    <w:rsid w:val="00121427"/>
    <w:rsid w:val="00121C98"/>
    <w:rsid w:val="001238B8"/>
    <w:rsid w:val="00124EEB"/>
    <w:rsid w:val="001253B6"/>
    <w:rsid w:val="00126DB4"/>
    <w:rsid w:val="00126F57"/>
    <w:rsid w:val="001316BA"/>
    <w:rsid w:val="00132F3C"/>
    <w:rsid w:val="0013488E"/>
    <w:rsid w:val="00134C23"/>
    <w:rsid w:val="0013564E"/>
    <w:rsid w:val="00136AF6"/>
    <w:rsid w:val="00136FC2"/>
    <w:rsid w:val="00140669"/>
    <w:rsid w:val="001408DF"/>
    <w:rsid w:val="00140AD0"/>
    <w:rsid w:val="00142E36"/>
    <w:rsid w:val="00144384"/>
    <w:rsid w:val="0014540D"/>
    <w:rsid w:val="001469EB"/>
    <w:rsid w:val="001503C3"/>
    <w:rsid w:val="001513D6"/>
    <w:rsid w:val="00151F65"/>
    <w:rsid w:val="00155F8B"/>
    <w:rsid w:val="001569DE"/>
    <w:rsid w:val="00156C03"/>
    <w:rsid w:val="0015723C"/>
    <w:rsid w:val="00160C51"/>
    <w:rsid w:val="00160F42"/>
    <w:rsid w:val="00161EC2"/>
    <w:rsid w:val="0016208D"/>
    <w:rsid w:val="00163B07"/>
    <w:rsid w:val="00164B08"/>
    <w:rsid w:val="00165820"/>
    <w:rsid w:val="001658AD"/>
    <w:rsid w:val="00167C87"/>
    <w:rsid w:val="00170183"/>
    <w:rsid w:val="0017026E"/>
    <w:rsid w:val="0017099B"/>
    <w:rsid w:val="00170AA4"/>
    <w:rsid w:val="00170B3B"/>
    <w:rsid w:val="0017221B"/>
    <w:rsid w:val="00174503"/>
    <w:rsid w:val="00174A24"/>
    <w:rsid w:val="00176562"/>
    <w:rsid w:val="00177EBF"/>
    <w:rsid w:val="00180C14"/>
    <w:rsid w:val="00181E71"/>
    <w:rsid w:val="00181FC4"/>
    <w:rsid w:val="00183544"/>
    <w:rsid w:val="00183735"/>
    <w:rsid w:val="00183C58"/>
    <w:rsid w:val="001861E5"/>
    <w:rsid w:val="00187B7E"/>
    <w:rsid w:val="00190138"/>
    <w:rsid w:val="00190E0B"/>
    <w:rsid w:val="001911FF"/>
    <w:rsid w:val="001919AE"/>
    <w:rsid w:val="00191EFF"/>
    <w:rsid w:val="0019373F"/>
    <w:rsid w:val="00193A63"/>
    <w:rsid w:val="001943DF"/>
    <w:rsid w:val="001948BC"/>
    <w:rsid w:val="00195599"/>
    <w:rsid w:val="001962E4"/>
    <w:rsid w:val="001A00F4"/>
    <w:rsid w:val="001A10FC"/>
    <w:rsid w:val="001A125E"/>
    <w:rsid w:val="001A20E3"/>
    <w:rsid w:val="001A33E8"/>
    <w:rsid w:val="001A3948"/>
    <w:rsid w:val="001B0DAE"/>
    <w:rsid w:val="001B40A1"/>
    <w:rsid w:val="001B6DB2"/>
    <w:rsid w:val="001B79D5"/>
    <w:rsid w:val="001B7B9D"/>
    <w:rsid w:val="001C02B4"/>
    <w:rsid w:val="001C08BB"/>
    <w:rsid w:val="001C1C71"/>
    <w:rsid w:val="001C1D6F"/>
    <w:rsid w:val="001C58FB"/>
    <w:rsid w:val="001C5D60"/>
    <w:rsid w:val="001C7F67"/>
    <w:rsid w:val="001D52B5"/>
    <w:rsid w:val="001E0788"/>
    <w:rsid w:val="001E2AEC"/>
    <w:rsid w:val="001E3695"/>
    <w:rsid w:val="001E3B44"/>
    <w:rsid w:val="001E5EDB"/>
    <w:rsid w:val="001F5799"/>
    <w:rsid w:val="001F651A"/>
    <w:rsid w:val="001F769E"/>
    <w:rsid w:val="001F7F98"/>
    <w:rsid w:val="00205FC8"/>
    <w:rsid w:val="0020671C"/>
    <w:rsid w:val="00206742"/>
    <w:rsid w:val="002108DF"/>
    <w:rsid w:val="00210CFD"/>
    <w:rsid w:val="00213B81"/>
    <w:rsid w:val="00213F46"/>
    <w:rsid w:val="00221D5E"/>
    <w:rsid w:val="00223DF1"/>
    <w:rsid w:val="00224956"/>
    <w:rsid w:val="00225B7C"/>
    <w:rsid w:val="002265B9"/>
    <w:rsid w:val="00231D96"/>
    <w:rsid w:val="00236A6A"/>
    <w:rsid w:val="00242BE1"/>
    <w:rsid w:val="00244547"/>
    <w:rsid w:val="00245A58"/>
    <w:rsid w:val="002466A5"/>
    <w:rsid w:val="00246902"/>
    <w:rsid w:val="0025079B"/>
    <w:rsid w:val="0025291D"/>
    <w:rsid w:val="00256704"/>
    <w:rsid w:val="00256A29"/>
    <w:rsid w:val="00257CA4"/>
    <w:rsid w:val="002601D9"/>
    <w:rsid w:val="002612A4"/>
    <w:rsid w:val="00264A7B"/>
    <w:rsid w:val="00264E25"/>
    <w:rsid w:val="00264F42"/>
    <w:rsid w:val="00265911"/>
    <w:rsid w:val="00265D6B"/>
    <w:rsid w:val="00266BF9"/>
    <w:rsid w:val="00270BB6"/>
    <w:rsid w:val="0027132A"/>
    <w:rsid w:val="00271C5A"/>
    <w:rsid w:val="0027291C"/>
    <w:rsid w:val="00273AEC"/>
    <w:rsid w:val="00274BFD"/>
    <w:rsid w:val="00274E94"/>
    <w:rsid w:val="00275751"/>
    <w:rsid w:val="00276075"/>
    <w:rsid w:val="00276D27"/>
    <w:rsid w:val="00277AE5"/>
    <w:rsid w:val="00280319"/>
    <w:rsid w:val="00281FD1"/>
    <w:rsid w:val="00283A62"/>
    <w:rsid w:val="002905FF"/>
    <w:rsid w:val="00291B71"/>
    <w:rsid w:val="002923D5"/>
    <w:rsid w:val="00292B93"/>
    <w:rsid w:val="00292DFB"/>
    <w:rsid w:val="00295CC8"/>
    <w:rsid w:val="00295E6B"/>
    <w:rsid w:val="002962F1"/>
    <w:rsid w:val="002968FF"/>
    <w:rsid w:val="002969E6"/>
    <w:rsid w:val="00297077"/>
    <w:rsid w:val="002A028A"/>
    <w:rsid w:val="002A583A"/>
    <w:rsid w:val="002A6BAF"/>
    <w:rsid w:val="002A7DB3"/>
    <w:rsid w:val="002A7DD2"/>
    <w:rsid w:val="002B1A8E"/>
    <w:rsid w:val="002B3341"/>
    <w:rsid w:val="002B3590"/>
    <w:rsid w:val="002B3BFD"/>
    <w:rsid w:val="002B41D7"/>
    <w:rsid w:val="002B58C5"/>
    <w:rsid w:val="002C20F8"/>
    <w:rsid w:val="002C42C8"/>
    <w:rsid w:val="002C658E"/>
    <w:rsid w:val="002D6B99"/>
    <w:rsid w:val="002E288F"/>
    <w:rsid w:val="002E3851"/>
    <w:rsid w:val="002E3BC2"/>
    <w:rsid w:val="002E43FE"/>
    <w:rsid w:val="002E5AC6"/>
    <w:rsid w:val="002E732D"/>
    <w:rsid w:val="002F2F55"/>
    <w:rsid w:val="002F3DB5"/>
    <w:rsid w:val="002F6512"/>
    <w:rsid w:val="002F66D5"/>
    <w:rsid w:val="002F66E1"/>
    <w:rsid w:val="002F7637"/>
    <w:rsid w:val="003018B4"/>
    <w:rsid w:val="00307ADA"/>
    <w:rsid w:val="00311F75"/>
    <w:rsid w:val="0031312C"/>
    <w:rsid w:val="00313D45"/>
    <w:rsid w:val="0032136E"/>
    <w:rsid w:val="003225F6"/>
    <w:rsid w:val="0032271C"/>
    <w:rsid w:val="0032359E"/>
    <w:rsid w:val="00324346"/>
    <w:rsid w:val="00327678"/>
    <w:rsid w:val="00334D7B"/>
    <w:rsid w:val="00336EB8"/>
    <w:rsid w:val="00344D74"/>
    <w:rsid w:val="00344FD0"/>
    <w:rsid w:val="0034667F"/>
    <w:rsid w:val="003470B9"/>
    <w:rsid w:val="003504C2"/>
    <w:rsid w:val="00350977"/>
    <w:rsid w:val="003530B9"/>
    <w:rsid w:val="00357989"/>
    <w:rsid w:val="00357E0F"/>
    <w:rsid w:val="00361322"/>
    <w:rsid w:val="0036367B"/>
    <w:rsid w:val="00365C82"/>
    <w:rsid w:val="003661BB"/>
    <w:rsid w:val="0036657A"/>
    <w:rsid w:val="003675EE"/>
    <w:rsid w:val="00371A4B"/>
    <w:rsid w:val="00372610"/>
    <w:rsid w:val="00372EDF"/>
    <w:rsid w:val="003740B8"/>
    <w:rsid w:val="003741F7"/>
    <w:rsid w:val="0037535F"/>
    <w:rsid w:val="00376728"/>
    <w:rsid w:val="00377CF4"/>
    <w:rsid w:val="0038034A"/>
    <w:rsid w:val="00381105"/>
    <w:rsid w:val="00381E9B"/>
    <w:rsid w:val="00385336"/>
    <w:rsid w:val="003879AD"/>
    <w:rsid w:val="003931B0"/>
    <w:rsid w:val="00393B09"/>
    <w:rsid w:val="00394149"/>
    <w:rsid w:val="003941A6"/>
    <w:rsid w:val="00394BC0"/>
    <w:rsid w:val="00395D2B"/>
    <w:rsid w:val="003A2681"/>
    <w:rsid w:val="003A3E1F"/>
    <w:rsid w:val="003A4C08"/>
    <w:rsid w:val="003A4E3B"/>
    <w:rsid w:val="003A511C"/>
    <w:rsid w:val="003A64C9"/>
    <w:rsid w:val="003A66C8"/>
    <w:rsid w:val="003B0139"/>
    <w:rsid w:val="003B23EF"/>
    <w:rsid w:val="003B2BE9"/>
    <w:rsid w:val="003B3FB9"/>
    <w:rsid w:val="003C21CB"/>
    <w:rsid w:val="003C3C7F"/>
    <w:rsid w:val="003C67F5"/>
    <w:rsid w:val="003C73A5"/>
    <w:rsid w:val="003D06FB"/>
    <w:rsid w:val="003D0B26"/>
    <w:rsid w:val="003D1111"/>
    <w:rsid w:val="003D54AB"/>
    <w:rsid w:val="003D5F20"/>
    <w:rsid w:val="003D70F8"/>
    <w:rsid w:val="003E105A"/>
    <w:rsid w:val="003E37C2"/>
    <w:rsid w:val="003E65F4"/>
    <w:rsid w:val="003E7E20"/>
    <w:rsid w:val="003F03B4"/>
    <w:rsid w:val="003F14E2"/>
    <w:rsid w:val="003F2291"/>
    <w:rsid w:val="003F23B8"/>
    <w:rsid w:val="003F34C6"/>
    <w:rsid w:val="003F4AB9"/>
    <w:rsid w:val="00402238"/>
    <w:rsid w:val="00402435"/>
    <w:rsid w:val="004052DE"/>
    <w:rsid w:val="00410F95"/>
    <w:rsid w:val="00411342"/>
    <w:rsid w:val="004138FC"/>
    <w:rsid w:val="00414BBF"/>
    <w:rsid w:val="0041611F"/>
    <w:rsid w:val="00416350"/>
    <w:rsid w:val="00416C61"/>
    <w:rsid w:val="00417CC6"/>
    <w:rsid w:val="00420EE5"/>
    <w:rsid w:val="004229B6"/>
    <w:rsid w:val="00423C03"/>
    <w:rsid w:val="00427EAF"/>
    <w:rsid w:val="00430467"/>
    <w:rsid w:val="00431162"/>
    <w:rsid w:val="00431EE8"/>
    <w:rsid w:val="00433E83"/>
    <w:rsid w:val="00436719"/>
    <w:rsid w:val="00440ED3"/>
    <w:rsid w:val="00442D8D"/>
    <w:rsid w:val="00443003"/>
    <w:rsid w:val="0044301D"/>
    <w:rsid w:val="0044415C"/>
    <w:rsid w:val="00445C52"/>
    <w:rsid w:val="004473B5"/>
    <w:rsid w:val="00447AB4"/>
    <w:rsid w:val="0045044C"/>
    <w:rsid w:val="004509A2"/>
    <w:rsid w:val="004524EF"/>
    <w:rsid w:val="004539E7"/>
    <w:rsid w:val="00454ADF"/>
    <w:rsid w:val="00454F6C"/>
    <w:rsid w:val="0045599B"/>
    <w:rsid w:val="00455CED"/>
    <w:rsid w:val="0045612E"/>
    <w:rsid w:val="0046097B"/>
    <w:rsid w:val="00462030"/>
    <w:rsid w:val="004626AB"/>
    <w:rsid w:val="00465086"/>
    <w:rsid w:val="004656D5"/>
    <w:rsid w:val="00467C4E"/>
    <w:rsid w:val="00470EDD"/>
    <w:rsid w:val="00471416"/>
    <w:rsid w:val="004717BA"/>
    <w:rsid w:val="00472E35"/>
    <w:rsid w:val="00475D4A"/>
    <w:rsid w:val="00476CBF"/>
    <w:rsid w:val="00477B87"/>
    <w:rsid w:val="00481138"/>
    <w:rsid w:val="0048122D"/>
    <w:rsid w:val="004826AE"/>
    <w:rsid w:val="0048495E"/>
    <w:rsid w:val="0048738B"/>
    <w:rsid w:val="004905D4"/>
    <w:rsid w:val="00490FA1"/>
    <w:rsid w:val="00497600"/>
    <w:rsid w:val="00497854"/>
    <w:rsid w:val="004A0172"/>
    <w:rsid w:val="004A1E44"/>
    <w:rsid w:val="004A5DB8"/>
    <w:rsid w:val="004A70AB"/>
    <w:rsid w:val="004B1AAC"/>
    <w:rsid w:val="004B3598"/>
    <w:rsid w:val="004B3AF4"/>
    <w:rsid w:val="004B3CFE"/>
    <w:rsid w:val="004B571F"/>
    <w:rsid w:val="004C2996"/>
    <w:rsid w:val="004C66B9"/>
    <w:rsid w:val="004D039E"/>
    <w:rsid w:val="004D2442"/>
    <w:rsid w:val="004D2715"/>
    <w:rsid w:val="004D3A36"/>
    <w:rsid w:val="004D4D1B"/>
    <w:rsid w:val="004D530B"/>
    <w:rsid w:val="004D6D95"/>
    <w:rsid w:val="004E39AC"/>
    <w:rsid w:val="004E5D48"/>
    <w:rsid w:val="004E60BB"/>
    <w:rsid w:val="004F13C1"/>
    <w:rsid w:val="004F373B"/>
    <w:rsid w:val="004F648F"/>
    <w:rsid w:val="004F7639"/>
    <w:rsid w:val="00510726"/>
    <w:rsid w:val="00511AB5"/>
    <w:rsid w:val="00511D3D"/>
    <w:rsid w:val="00511E0C"/>
    <w:rsid w:val="00512AFA"/>
    <w:rsid w:val="00512CBF"/>
    <w:rsid w:val="00512D91"/>
    <w:rsid w:val="00513503"/>
    <w:rsid w:val="005138D8"/>
    <w:rsid w:val="00520024"/>
    <w:rsid w:val="00521620"/>
    <w:rsid w:val="005252A2"/>
    <w:rsid w:val="00527726"/>
    <w:rsid w:val="00530500"/>
    <w:rsid w:val="00532367"/>
    <w:rsid w:val="00532F65"/>
    <w:rsid w:val="00536750"/>
    <w:rsid w:val="0054042F"/>
    <w:rsid w:val="00544831"/>
    <w:rsid w:val="005451EC"/>
    <w:rsid w:val="00546E9E"/>
    <w:rsid w:val="005473D6"/>
    <w:rsid w:val="005503FF"/>
    <w:rsid w:val="00551E31"/>
    <w:rsid w:val="005538C5"/>
    <w:rsid w:val="00557A9B"/>
    <w:rsid w:val="00564498"/>
    <w:rsid w:val="00564F79"/>
    <w:rsid w:val="00565A31"/>
    <w:rsid w:val="005674AA"/>
    <w:rsid w:val="00571892"/>
    <w:rsid w:val="00572EE1"/>
    <w:rsid w:val="005746E8"/>
    <w:rsid w:val="00575BE2"/>
    <w:rsid w:val="00576B0F"/>
    <w:rsid w:val="005771FA"/>
    <w:rsid w:val="00577891"/>
    <w:rsid w:val="005802B2"/>
    <w:rsid w:val="00581002"/>
    <w:rsid w:val="00583DFA"/>
    <w:rsid w:val="00584025"/>
    <w:rsid w:val="00587C1B"/>
    <w:rsid w:val="005927A7"/>
    <w:rsid w:val="00593504"/>
    <w:rsid w:val="00593B83"/>
    <w:rsid w:val="00595A35"/>
    <w:rsid w:val="005A0C64"/>
    <w:rsid w:val="005A1CD8"/>
    <w:rsid w:val="005A2168"/>
    <w:rsid w:val="005A3A84"/>
    <w:rsid w:val="005A516C"/>
    <w:rsid w:val="005A5917"/>
    <w:rsid w:val="005A5BF5"/>
    <w:rsid w:val="005A726B"/>
    <w:rsid w:val="005B3525"/>
    <w:rsid w:val="005B4235"/>
    <w:rsid w:val="005B4CBC"/>
    <w:rsid w:val="005B5C1C"/>
    <w:rsid w:val="005C0013"/>
    <w:rsid w:val="005C1A1C"/>
    <w:rsid w:val="005C2598"/>
    <w:rsid w:val="005C28F9"/>
    <w:rsid w:val="005C4A2C"/>
    <w:rsid w:val="005C5939"/>
    <w:rsid w:val="005C7817"/>
    <w:rsid w:val="005D4C65"/>
    <w:rsid w:val="005D60A1"/>
    <w:rsid w:val="005D7944"/>
    <w:rsid w:val="005E1821"/>
    <w:rsid w:val="005E1F89"/>
    <w:rsid w:val="005E6873"/>
    <w:rsid w:val="005E7BFA"/>
    <w:rsid w:val="005F4E44"/>
    <w:rsid w:val="005F5676"/>
    <w:rsid w:val="005F6FAE"/>
    <w:rsid w:val="00601614"/>
    <w:rsid w:val="006021D8"/>
    <w:rsid w:val="0060224B"/>
    <w:rsid w:val="00602C34"/>
    <w:rsid w:val="0060666F"/>
    <w:rsid w:val="006079BE"/>
    <w:rsid w:val="00612246"/>
    <w:rsid w:val="00612885"/>
    <w:rsid w:val="00613328"/>
    <w:rsid w:val="006161A4"/>
    <w:rsid w:val="00616565"/>
    <w:rsid w:val="00623490"/>
    <w:rsid w:val="0062438E"/>
    <w:rsid w:val="00626BB7"/>
    <w:rsid w:val="006275F4"/>
    <w:rsid w:val="00632EDC"/>
    <w:rsid w:val="00636955"/>
    <w:rsid w:val="00641389"/>
    <w:rsid w:val="00643131"/>
    <w:rsid w:val="00643495"/>
    <w:rsid w:val="006438F2"/>
    <w:rsid w:val="00643C37"/>
    <w:rsid w:val="00646F8D"/>
    <w:rsid w:val="00647E3A"/>
    <w:rsid w:val="006518B9"/>
    <w:rsid w:val="006529F1"/>
    <w:rsid w:val="0065565C"/>
    <w:rsid w:val="00657754"/>
    <w:rsid w:val="006618D3"/>
    <w:rsid w:val="006632E3"/>
    <w:rsid w:val="00666EA9"/>
    <w:rsid w:val="006704E6"/>
    <w:rsid w:val="006710BF"/>
    <w:rsid w:val="00672E27"/>
    <w:rsid w:val="00673970"/>
    <w:rsid w:val="006749C9"/>
    <w:rsid w:val="00676675"/>
    <w:rsid w:val="006776BC"/>
    <w:rsid w:val="00677A15"/>
    <w:rsid w:val="00677D6F"/>
    <w:rsid w:val="006803CE"/>
    <w:rsid w:val="00681B0C"/>
    <w:rsid w:val="00681FF1"/>
    <w:rsid w:val="0068226E"/>
    <w:rsid w:val="00682AD6"/>
    <w:rsid w:val="00684B88"/>
    <w:rsid w:val="00687B6B"/>
    <w:rsid w:val="00691167"/>
    <w:rsid w:val="0069147F"/>
    <w:rsid w:val="00693C68"/>
    <w:rsid w:val="00694DE8"/>
    <w:rsid w:val="00695B28"/>
    <w:rsid w:val="00696EC7"/>
    <w:rsid w:val="00697A1A"/>
    <w:rsid w:val="00697D73"/>
    <w:rsid w:val="00697ECF"/>
    <w:rsid w:val="006A1569"/>
    <w:rsid w:val="006A1EE0"/>
    <w:rsid w:val="006A31C3"/>
    <w:rsid w:val="006B2910"/>
    <w:rsid w:val="006B3A3A"/>
    <w:rsid w:val="006B3DE4"/>
    <w:rsid w:val="006B6997"/>
    <w:rsid w:val="006C0020"/>
    <w:rsid w:val="006C0064"/>
    <w:rsid w:val="006C140F"/>
    <w:rsid w:val="006C2219"/>
    <w:rsid w:val="006C42A2"/>
    <w:rsid w:val="006C6BDF"/>
    <w:rsid w:val="006D0593"/>
    <w:rsid w:val="006D6DAC"/>
    <w:rsid w:val="006D6F8D"/>
    <w:rsid w:val="006E1B8A"/>
    <w:rsid w:val="006E2779"/>
    <w:rsid w:val="006E58E6"/>
    <w:rsid w:val="006E7C0D"/>
    <w:rsid w:val="006E7C61"/>
    <w:rsid w:val="006F0A4E"/>
    <w:rsid w:val="006F0FDA"/>
    <w:rsid w:val="006F12F4"/>
    <w:rsid w:val="006F44EF"/>
    <w:rsid w:val="006F71BC"/>
    <w:rsid w:val="007008A0"/>
    <w:rsid w:val="00701F06"/>
    <w:rsid w:val="0070282C"/>
    <w:rsid w:val="00704C02"/>
    <w:rsid w:val="00705525"/>
    <w:rsid w:val="00706B79"/>
    <w:rsid w:val="00712019"/>
    <w:rsid w:val="00712D66"/>
    <w:rsid w:val="0071334D"/>
    <w:rsid w:val="00715C1A"/>
    <w:rsid w:val="007166DC"/>
    <w:rsid w:val="00716C5A"/>
    <w:rsid w:val="00717003"/>
    <w:rsid w:val="007200AB"/>
    <w:rsid w:val="00724D83"/>
    <w:rsid w:val="00724ECC"/>
    <w:rsid w:val="00727C1E"/>
    <w:rsid w:val="00730794"/>
    <w:rsid w:val="00731F94"/>
    <w:rsid w:val="0073325C"/>
    <w:rsid w:val="00737DB4"/>
    <w:rsid w:val="00741108"/>
    <w:rsid w:val="00741966"/>
    <w:rsid w:val="00741F26"/>
    <w:rsid w:val="00743479"/>
    <w:rsid w:val="00744AA5"/>
    <w:rsid w:val="007456AD"/>
    <w:rsid w:val="007504C5"/>
    <w:rsid w:val="00750CB3"/>
    <w:rsid w:val="007517AD"/>
    <w:rsid w:val="0075278B"/>
    <w:rsid w:val="007555DE"/>
    <w:rsid w:val="00755E06"/>
    <w:rsid w:val="007622E7"/>
    <w:rsid w:val="00763D98"/>
    <w:rsid w:val="00766892"/>
    <w:rsid w:val="00766AD0"/>
    <w:rsid w:val="00770898"/>
    <w:rsid w:val="00770BFC"/>
    <w:rsid w:val="00771ABF"/>
    <w:rsid w:val="00773643"/>
    <w:rsid w:val="00773F23"/>
    <w:rsid w:val="00774585"/>
    <w:rsid w:val="00777352"/>
    <w:rsid w:val="00782CB9"/>
    <w:rsid w:val="00790090"/>
    <w:rsid w:val="007902A9"/>
    <w:rsid w:val="007904C9"/>
    <w:rsid w:val="00791007"/>
    <w:rsid w:val="00792367"/>
    <w:rsid w:val="00795284"/>
    <w:rsid w:val="00796FE9"/>
    <w:rsid w:val="007A0AA4"/>
    <w:rsid w:val="007A3647"/>
    <w:rsid w:val="007A3ED8"/>
    <w:rsid w:val="007A4676"/>
    <w:rsid w:val="007A56FB"/>
    <w:rsid w:val="007A7841"/>
    <w:rsid w:val="007B0B2F"/>
    <w:rsid w:val="007B2373"/>
    <w:rsid w:val="007B50D9"/>
    <w:rsid w:val="007C0E53"/>
    <w:rsid w:val="007C1D91"/>
    <w:rsid w:val="007C3CA8"/>
    <w:rsid w:val="007C59D6"/>
    <w:rsid w:val="007D1132"/>
    <w:rsid w:val="007D1D9E"/>
    <w:rsid w:val="007D1DB1"/>
    <w:rsid w:val="007D632C"/>
    <w:rsid w:val="007E101B"/>
    <w:rsid w:val="007E54AA"/>
    <w:rsid w:val="007E59FE"/>
    <w:rsid w:val="007E7510"/>
    <w:rsid w:val="007E789E"/>
    <w:rsid w:val="007E7FE6"/>
    <w:rsid w:val="007F014C"/>
    <w:rsid w:val="007F407E"/>
    <w:rsid w:val="007F5B67"/>
    <w:rsid w:val="007F6039"/>
    <w:rsid w:val="007F6CB3"/>
    <w:rsid w:val="007F77D5"/>
    <w:rsid w:val="00804C1B"/>
    <w:rsid w:val="00804D0B"/>
    <w:rsid w:val="00805841"/>
    <w:rsid w:val="008066BD"/>
    <w:rsid w:val="00810087"/>
    <w:rsid w:val="00810674"/>
    <w:rsid w:val="00810F74"/>
    <w:rsid w:val="0081199C"/>
    <w:rsid w:val="008120D7"/>
    <w:rsid w:val="008200E4"/>
    <w:rsid w:val="00820282"/>
    <w:rsid w:val="00821DAD"/>
    <w:rsid w:val="00823F36"/>
    <w:rsid w:val="008247B0"/>
    <w:rsid w:val="00832172"/>
    <w:rsid w:val="008361E8"/>
    <w:rsid w:val="0084519B"/>
    <w:rsid w:val="008501E0"/>
    <w:rsid w:val="008505B3"/>
    <w:rsid w:val="008517C3"/>
    <w:rsid w:val="0085338D"/>
    <w:rsid w:val="00855245"/>
    <w:rsid w:val="008613EE"/>
    <w:rsid w:val="00865BBA"/>
    <w:rsid w:val="00867D9E"/>
    <w:rsid w:val="00871192"/>
    <w:rsid w:val="0087214F"/>
    <w:rsid w:val="00873480"/>
    <w:rsid w:val="00874265"/>
    <w:rsid w:val="00876C71"/>
    <w:rsid w:val="0088084D"/>
    <w:rsid w:val="0088188D"/>
    <w:rsid w:val="0088369B"/>
    <w:rsid w:val="00885B6D"/>
    <w:rsid w:val="0088617C"/>
    <w:rsid w:val="00886950"/>
    <w:rsid w:val="00887B87"/>
    <w:rsid w:val="0089109B"/>
    <w:rsid w:val="00891442"/>
    <w:rsid w:val="0089229D"/>
    <w:rsid w:val="00892F49"/>
    <w:rsid w:val="00892FF0"/>
    <w:rsid w:val="00893815"/>
    <w:rsid w:val="00893E36"/>
    <w:rsid w:val="00893F4D"/>
    <w:rsid w:val="0089496B"/>
    <w:rsid w:val="00896AA0"/>
    <w:rsid w:val="008A2F4C"/>
    <w:rsid w:val="008A5842"/>
    <w:rsid w:val="008A58E0"/>
    <w:rsid w:val="008A5EB4"/>
    <w:rsid w:val="008A767D"/>
    <w:rsid w:val="008B1DB3"/>
    <w:rsid w:val="008B31E9"/>
    <w:rsid w:val="008B3C0A"/>
    <w:rsid w:val="008B7FAE"/>
    <w:rsid w:val="008C175C"/>
    <w:rsid w:val="008C6223"/>
    <w:rsid w:val="008C6A74"/>
    <w:rsid w:val="008D0B92"/>
    <w:rsid w:val="008D19E1"/>
    <w:rsid w:val="008D2127"/>
    <w:rsid w:val="008D2CAC"/>
    <w:rsid w:val="008D6AE2"/>
    <w:rsid w:val="008D6FEA"/>
    <w:rsid w:val="008D7B10"/>
    <w:rsid w:val="008D7FB8"/>
    <w:rsid w:val="008E4E74"/>
    <w:rsid w:val="008E5D7E"/>
    <w:rsid w:val="008E5F64"/>
    <w:rsid w:val="008F15D3"/>
    <w:rsid w:val="008F53B6"/>
    <w:rsid w:val="008F541E"/>
    <w:rsid w:val="008F6A05"/>
    <w:rsid w:val="008F74C1"/>
    <w:rsid w:val="00900672"/>
    <w:rsid w:val="00900E44"/>
    <w:rsid w:val="00905072"/>
    <w:rsid w:val="00905F0B"/>
    <w:rsid w:val="00907129"/>
    <w:rsid w:val="009077BE"/>
    <w:rsid w:val="00907E3B"/>
    <w:rsid w:val="00913F2C"/>
    <w:rsid w:val="00915615"/>
    <w:rsid w:val="0091615E"/>
    <w:rsid w:val="0092072E"/>
    <w:rsid w:val="0092086D"/>
    <w:rsid w:val="00920CFB"/>
    <w:rsid w:val="00921084"/>
    <w:rsid w:val="00921343"/>
    <w:rsid w:val="00922AED"/>
    <w:rsid w:val="00924DFD"/>
    <w:rsid w:val="00924EE0"/>
    <w:rsid w:val="009349CE"/>
    <w:rsid w:val="00937E9A"/>
    <w:rsid w:val="00940ADB"/>
    <w:rsid w:val="00946845"/>
    <w:rsid w:val="009471F5"/>
    <w:rsid w:val="00951251"/>
    <w:rsid w:val="00954057"/>
    <w:rsid w:val="00954959"/>
    <w:rsid w:val="009551D3"/>
    <w:rsid w:val="009564CD"/>
    <w:rsid w:val="00957109"/>
    <w:rsid w:val="0095795E"/>
    <w:rsid w:val="00962007"/>
    <w:rsid w:val="00965396"/>
    <w:rsid w:val="00967CAA"/>
    <w:rsid w:val="009705DF"/>
    <w:rsid w:val="00971FD2"/>
    <w:rsid w:val="00973EE9"/>
    <w:rsid w:val="009747DA"/>
    <w:rsid w:val="00981080"/>
    <w:rsid w:val="00984A75"/>
    <w:rsid w:val="00984DDF"/>
    <w:rsid w:val="00990038"/>
    <w:rsid w:val="00991543"/>
    <w:rsid w:val="0099637A"/>
    <w:rsid w:val="00996B0F"/>
    <w:rsid w:val="009A1AD2"/>
    <w:rsid w:val="009A209C"/>
    <w:rsid w:val="009B0363"/>
    <w:rsid w:val="009B2750"/>
    <w:rsid w:val="009B3ABB"/>
    <w:rsid w:val="009B710A"/>
    <w:rsid w:val="009B76CB"/>
    <w:rsid w:val="009C1D84"/>
    <w:rsid w:val="009C2703"/>
    <w:rsid w:val="009C543B"/>
    <w:rsid w:val="009D0796"/>
    <w:rsid w:val="009D24C4"/>
    <w:rsid w:val="009D3F74"/>
    <w:rsid w:val="009D409E"/>
    <w:rsid w:val="009D48B7"/>
    <w:rsid w:val="009E0784"/>
    <w:rsid w:val="009E1765"/>
    <w:rsid w:val="009E27E7"/>
    <w:rsid w:val="009E3D26"/>
    <w:rsid w:val="009E3DB4"/>
    <w:rsid w:val="009E3F52"/>
    <w:rsid w:val="009E4800"/>
    <w:rsid w:val="009E557E"/>
    <w:rsid w:val="009E5C7C"/>
    <w:rsid w:val="009E5ED4"/>
    <w:rsid w:val="009E6D6D"/>
    <w:rsid w:val="009E70CE"/>
    <w:rsid w:val="009F0989"/>
    <w:rsid w:val="009F283E"/>
    <w:rsid w:val="009F2BB7"/>
    <w:rsid w:val="009F45B4"/>
    <w:rsid w:val="009F550E"/>
    <w:rsid w:val="009F57E8"/>
    <w:rsid w:val="009F69F9"/>
    <w:rsid w:val="00A0157F"/>
    <w:rsid w:val="00A034DA"/>
    <w:rsid w:val="00A0385E"/>
    <w:rsid w:val="00A04012"/>
    <w:rsid w:val="00A04733"/>
    <w:rsid w:val="00A04B9C"/>
    <w:rsid w:val="00A07145"/>
    <w:rsid w:val="00A1361F"/>
    <w:rsid w:val="00A14DD5"/>
    <w:rsid w:val="00A14E5D"/>
    <w:rsid w:val="00A17E5B"/>
    <w:rsid w:val="00A21D55"/>
    <w:rsid w:val="00A25DEF"/>
    <w:rsid w:val="00A26AE2"/>
    <w:rsid w:val="00A27C98"/>
    <w:rsid w:val="00A30ED6"/>
    <w:rsid w:val="00A33920"/>
    <w:rsid w:val="00A35959"/>
    <w:rsid w:val="00A3604A"/>
    <w:rsid w:val="00A36764"/>
    <w:rsid w:val="00A376D3"/>
    <w:rsid w:val="00A37EE6"/>
    <w:rsid w:val="00A41709"/>
    <w:rsid w:val="00A42507"/>
    <w:rsid w:val="00A4368A"/>
    <w:rsid w:val="00A44A32"/>
    <w:rsid w:val="00A47FCE"/>
    <w:rsid w:val="00A507E0"/>
    <w:rsid w:val="00A50C64"/>
    <w:rsid w:val="00A5253F"/>
    <w:rsid w:val="00A541D6"/>
    <w:rsid w:val="00A54D84"/>
    <w:rsid w:val="00A55D95"/>
    <w:rsid w:val="00A627D0"/>
    <w:rsid w:val="00A64FD5"/>
    <w:rsid w:val="00A67472"/>
    <w:rsid w:val="00A726FC"/>
    <w:rsid w:val="00A72D7C"/>
    <w:rsid w:val="00A72FC4"/>
    <w:rsid w:val="00A818AC"/>
    <w:rsid w:val="00A81AE3"/>
    <w:rsid w:val="00A81F7A"/>
    <w:rsid w:val="00A82046"/>
    <w:rsid w:val="00A82151"/>
    <w:rsid w:val="00A8277D"/>
    <w:rsid w:val="00A84804"/>
    <w:rsid w:val="00A84873"/>
    <w:rsid w:val="00A865AC"/>
    <w:rsid w:val="00A91565"/>
    <w:rsid w:val="00A94DAC"/>
    <w:rsid w:val="00A956B4"/>
    <w:rsid w:val="00AA59C0"/>
    <w:rsid w:val="00AA631D"/>
    <w:rsid w:val="00AA7636"/>
    <w:rsid w:val="00AB111E"/>
    <w:rsid w:val="00AB3F54"/>
    <w:rsid w:val="00AB494D"/>
    <w:rsid w:val="00AB4A20"/>
    <w:rsid w:val="00AB606F"/>
    <w:rsid w:val="00AB62EB"/>
    <w:rsid w:val="00AB766E"/>
    <w:rsid w:val="00AC0CE6"/>
    <w:rsid w:val="00AC2210"/>
    <w:rsid w:val="00AC2224"/>
    <w:rsid w:val="00AC2272"/>
    <w:rsid w:val="00AC5CAF"/>
    <w:rsid w:val="00AC64FF"/>
    <w:rsid w:val="00AD1B05"/>
    <w:rsid w:val="00AD1E79"/>
    <w:rsid w:val="00AD2559"/>
    <w:rsid w:val="00AD2656"/>
    <w:rsid w:val="00AD2827"/>
    <w:rsid w:val="00AD5FF3"/>
    <w:rsid w:val="00AD7E86"/>
    <w:rsid w:val="00AE04C0"/>
    <w:rsid w:val="00AE1503"/>
    <w:rsid w:val="00AE3252"/>
    <w:rsid w:val="00AE5AC4"/>
    <w:rsid w:val="00AF5BEF"/>
    <w:rsid w:val="00AF7381"/>
    <w:rsid w:val="00B016AB"/>
    <w:rsid w:val="00B03199"/>
    <w:rsid w:val="00B039F7"/>
    <w:rsid w:val="00B0412C"/>
    <w:rsid w:val="00B0477F"/>
    <w:rsid w:val="00B06932"/>
    <w:rsid w:val="00B06C7C"/>
    <w:rsid w:val="00B1142F"/>
    <w:rsid w:val="00B129C4"/>
    <w:rsid w:val="00B14419"/>
    <w:rsid w:val="00B17796"/>
    <w:rsid w:val="00B20F65"/>
    <w:rsid w:val="00B21A4E"/>
    <w:rsid w:val="00B2381E"/>
    <w:rsid w:val="00B25DCF"/>
    <w:rsid w:val="00B30831"/>
    <w:rsid w:val="00B31288"/>
    <w:rsid w:val="00B320E1"/>
    <w:rsid w:val="00B32E2D"/>
    <w:rsid w:val="00B336F0"/>
    <w:rsid w:val="00B3409C"/>
    <w:rsid w:val="00B35497"/>
    <w:rsid w:val="00B3570A"/>
    <w:rsid w:val="00B35FF9"/>
    <w:rsid w:val="00B46841"/>
    <w:rsid w:val="00B52F73"/>
    <w:rsid w:val="00B55E84"/>
    <w:rsid w:val="00B5774A"/>
    <w:rsid w:val="00B60ACF"/>
    <w:rsid w:val="00B6296B"/>
    <w:rsid w:val="00B63B35"/>
    <w:rsid w:val="00B63D50"/>
    <w:rsid w:val="00B669F1"/>
    <w:rsid w:val="00B67AFC"/>
    <w:rsid w:val="00B70930"/>
    <w:rsid w:val="00B76008"/>
    <w:rsid w:val="00B76231"/>
    <w:rsid w:val="00B76D61"/>
    <w:rsid w:val="00B81A73"/>
    <w:rsid w:val="00B81AAB"/>
    <w:rsid w:val="00B82819"/>
    <w:rsid w:val="00B86364"/>
    <w:rsid w:val="00B86F05"/>
    <w:rsid w:val="00B8740C"/>
    <w:rsid w:val="00B90336"/>
    <w:rsid w:val="00B90CBE"/>
    <w:rsid w:val="00B910BE"/>
    <w:rsid w:val="00B929B7"/>
    <w:rsid w:val="00B9302D"/>
    <w:rsid w:val="00B93886"/>
    <w:rsid w:val="00B93939"/>
    <w:rsid w:val="00B94B04"/>
    <w:rsid w:val="00B95B51"/>
    <w:rsid w:val="00BA284C"/>
    <w:rsid w:val="00BA31D0"/>
    <w:rsid w:val="00BA625B"/>
    <w:rsid w:val="00BA6A35"/>
    <w:rsid w:val="00BA6FFA"/>
    <w:rsid w:val="00BB0608"/>
    <w:rsid w:val="00BB0903"/>
    <w:rsid w:val="00BB0EED"/>
    <w:rsid w:val="00BB27DD"/>
    <w:rsid w:val="00BB2F0C"/>
    <w:rsid w:val="00BB45CE"/>
    <w:rsid w:val="00BB4EF4"/>
    <w:rsid w:val="00BB62F1"/>
    <w:rsid w:val="00BB673F"/>
    <w:rsid w:val="00BB792F"/>
    <w:rsid w:val="00BC1A7F"/>
    <w:rsid w:val="00BC1BA8"/>
    <w:rsid w:val="00BC33D5"/>
    <w:rsid w:val="00BC3F82"/>
    <w:rsid w:val="00BC5C75"/>
    <w:rsid w:val="00BC7C5C"/>
    <w:rsid w:val="00BD1C3A"/>
    <w:rsid w:val="00BD52D5"/>
    <w:rsid w:val="00BD69E0"/>
    <w:rsid w:val="00BD7314"/>
    <w:rsid w:val="00BD7ECB"/>
    <w:rsid w:val="00BE353F"/>
    <w:rsid w:val="00BE4A1F"/>
    <w:rsid w:val="00BE6BEE"/>
    <w:rsid w:val="00BE727C"/>
    <w:rsid w:val="00BF4DDA"/>
    <w:rsid w:val="00BF7E88"/>
    <w:rsid w:val="00C0183F"/>
    <w:rsid w:val="00C07566"/>
    <w:rsid w:val="00C12945"/>
    <w:rsid w:val="00C1415F"/>
    <w:rsid w:val="00C14C7D"/>
    <w:rsid w:val="00C15433"/>
    <w:rsid w:val="00C155C0"/>
    <w:rsid w:val="00C201F6"/>
    <w:rsid w:val="00C2231B"/>
    <w:rsid w:val="00C24D42"/>
    <w:rsid w:val="00C24F4C"/>
    <w:rsid w:val="00C27690"/>
    <w:rsid w:val="00C32505"/>
    <w:rsid w:val="00C35CF3"/>
    <w:rsid w:val="00C361D4"/>
    <w:rsid w:val="00C37EE7"/>
    <w:rsid w:val="00C400AF"/>
    <w:rsid w:val="00C4131D"/>
    <w:rsid w:val="00C41B95"/>
    <w:rsid w:val="00C509E6"/>
    <w:rsid w:val="00C51666"/>
    <w:rsid w:val="00C52D23"/>
    <w:rsid w:val="00C542EA"/>
    <w:rsid w:val="00C54300"/>
    <w:rsid w:val="00C544C7"/>
    <w:rsid w:val="00C557DC"/>
    <w:rsid w:val="00C55853"/>
    <w:rsid w:val="00C55D7E"/>
    <w:rsid w:val="00C613C5"/>
    <w:rsid w:val="00C62B24"/>
    <w:rsid w:val="00C64552"/>
    <w:rsid w:val="00C6699E"/>
    <w:rsid w:val="00C70A38"/>
    <w:rsid w:val="00C73754"/>
    <w:rsid w:val="00C73783"/>
    <w:rsid w:val="00C737F8"/>
    <w:rsid w:val="00C81CA2"/>
    <w:rsid w:val="00C87068"/>
    <w:rsid w:val="00C87B18"/>
    <w:rsid w:val="00C94E51"/>
    <w:rsid w:val="00CA2954"/>
    <w:rsid w:val="00CA4094"/>
    <w:rsid w:val="00CA4178"/>
    <w:rsid w:val="00CA4394"/>
    <w:rsid w:val="00CA46EB"/>
    <w:rsid w:val="00CA4D70"/>
    <w:rsid w:val="00CA4EA0"/>
    <w:rsid w:val="00CA657B"/>
    <w:rsid w:val="00CB1527"/>
    <w:rsid w:val="00CB162E"/>
    <w:rsid w:val="00CB16DB"/>
    <w:rsid w:val="00CB2C3E"/>
    <w:rsid w:val="00CB5B85"/>
    <w:rsid w:val="00CB6148"/>
    <w:rsid w:val="00CB7B98"/>
    <w:rsid w:val="00CB7FEA"/>
    <w:rsid w:val="00CC0726"/>
    <w:rsid w:val="00CC5067"/>
    <w:rsid w:val="00CC5209"/>
    <w:rsid w:val="00CC6AFA"/>
    <w:rsid w:val="00CC7829"/>
    <w:rsid w:val="00CC7F20"/>
    <w:rsid w:val="00CD180E"/>
    <w:rsid w:val="00CD274F"/>
    <w:rsid w:val="00CD35BD"/>
    <w:rsid w:val="00CD6C5E"/>
    <w:rsid w:val="00CD7D8B"/>
    <w:rsid w:val="00CD7E2C"/>
    <w:rsid w:val="00CE1E97"/>
    <w:rsid w:val="00CE2CC6"/>
    <w:rsid w:val="00CE3C7E"/>
    <w:rsid w:val="00CF2E53"/>
    <w:rsid w:val="00CF5E00"/>
    <w:rsid w:val="00CF5E8B"/>
    <w:rsid w:val="00CF7609"/>
    <w:rsid w:val="00CF7B1B"/>
    <w:rsid w:val="00D00450"/>
    <w:rsid w:val="00D00978"/>
    <w:rsid w:val="00D01D02"/>
    <w:rsid w:val="00D04F9E"/>
    <w:rsid w:val="00D20148"/>
    <w:rsid w:val="00D22B4B"/>
    <w:rsid w:val="00D2556D"/>
    <w:rsid w:val="00D25B15"/>
    <w:rsid w:val="00D27B04"/>
    <w:rsid w:val="00D32123"/>
    <w:rsid w:val="00D3296B"/>
    <w:rsid w:val="00D32AFE"/>
    <w:rsid w:val="00D32E07"/>
    <w:rsid w:val="00D35050"/>
    <w:rsid w:val="00D35B81"/>
    <w:rsid w:val="00D36127"/>
    <w:rsid w:val="00D40AE7"/>
    <w:rsid w:val="00D424A8"/>
    <w:rsid w:val="00D438E9"/>
    <w:rsid w:val="00D43964"/>
    <w:rsid w:val="00D44A4C"/>
    <w:rsid w:val="00D4577B"/>
    <w:rsid w:val="00D46CD4"/>
    <w:rsid w:val="00D472D3"/>
    <w:rsid w:val="00D472EE"/>
    <w:rsid w:val="00D474BB"/>
    <w:rsid w:val="00D475D4"/>
    <w:rsid w:val="00D50D94"/>
    <w:rsid w:val="00D5166C"/>
    <w:rsid w:val="00D52332"/>
    <w:rsid w:val="00D53639"/>
    <w:rsid w:val="00D53A6F"/>
    <w:rsid w:val="00D54E16"/>
    <w:rsid w:val="00D57EFE"/>
    <w:rsid w:val="00D612BF"/>
    <w:rsid w:val="00D65135"/>
    <w:rsid w:val="00D65170"/>
    <w:rsid w:val="00D663EC"/>
    <w:rsid w:val="00D66BDE"/>
    <w:rsid w:val="00D678D9"/>
    <w:rsid w:val="00D705DE"/>
    <w:rsid w:val="00D73316"/>
    <w:rsid w:val="00D763D6"/>
    <w:rsid w:val="00D76FD9"/>
    <w:rsid w:val="00D804B1"/>
    <w:rsid w:val="00D8323C"/>
    <w:rsid w:val="00D834FF"/>
    <w:rsid w:val="00D87D8C"/>
    <w:rsid w:val="00D949F4"/>
    <w:rsid w:val="00D97D60"/>
    <w:rsid w:val="00DA0023"/>
    <w:rsid w:val="00DA0BB3"/>
    <w:rsid w:val="00DA126A"/>
    <w:rsid w:val="00DA2B56"/>
    <w:rsid w:val="00DA5835"/>
    <w:rsid w:val="00DA6C02"/>
    <w:rsid w:val="00DA774F"/>
    <w:rsid w:val="00DB27BA"/>
    <w:rsid w:val="00DB583B"/>
    <w:rsid w:val="00DB5FF0"/>
    <w:rsid w:val="00DB6B89"/>
    <w:rsid w:val="00DB70F2"/>
    <w:rsid w:val="00DC03DE"/>
    <w:rsid w:val="00DC2608"/>
    <w:rsid w:val="00DC3FC4"/>
    <w:rsid w:val="00DC488F"/>
    <w:rsid w:val="00DD080D"/>
    <w:rsid w:val="00DD0B9E"/>
    <w:rsid w:val="00DD3C31"/>
    <w:rsid w:val="00DD5171"/>
    <w:rsid w:val="00DD5FC7"/>
    <w:rsid w:val="00DD68FF"/>
    <w:rsid w:val="00DE0EDD"/>
    <w:rsid w:val="00DE155A"/>
    <w:rsid w:val="00DE31D2"/>
    <w:rsid w:val="00DE39C0"/>
    <w:rsid w:val="00DE5DE5"/>
    <w:rsid w:val="00DE6741"/>
    <w:rsid w:val="00DF3553"/>
    <w:rsid w:val="00DF3683"/>
    <w:rsid w:val="00DF4CAD"/>
    <w:rsid w:val="00E00C9F"/>
    <w:rsid w:val="00E017E2"/>
    <w:rsid w:val="00E0219A"/>
    <w:rsid w:val="00E03A61"/>
    <w:rsid w:val="00E14E97"/>
    <w:rsid w:val="00E173D7"/>
    <w:rsid w:val="00E25133"/>
    <w:rsid w:val="00E25A5E"/>
    <w:rsid w:val="00E349C3"/>
    <w:rsid w:val="00E34EDC"/>
    <w:rsid w:val="00E41BC0"/>
    <w:rsid w:val="00E4510B"/>
    <w:rsid w:val="00E454B3"/>
    <w:rsid w:val="00E462AB"/>
    <w:rsid w:val="00E46996"/>
    <w:rsid w:val="00E5044D"/>
    <w:rsid w:val="00E52CE3"/>
    <w:rsid w:val="00E52E1F"/>
    <w:rsid w:val="00E55D01"/>
    <w:rsid w:val="00E56A00"/>
    <w:rsid w:val="00E605C6"/>
    <w:rsid w:val="00E6253E"/>
    <w:rsid w:val="00E626FD"/>
    <w:rsid w:val="00E62EB4"/>
    <w:rsid w:val="00E64840"/>
    <w:rsid w:val="00E66367"/>
    <w:rsid w:val="00E677CF"/>
    <w:rsid w:val="00E7354F"/>
    <w:rsid w:val="00E73E10"/>
    <w:rsid w:val="00E77AA4"/>
    <w:rsid w:val="00E77FDD"/>
    <w:rsid w:val="00E81B59"/>
    <w:rsid w:val="00E85571"/>
    <w:rsid w:val="00E85963"/>
    <w:rsid w:val="00E8650D"/>
    <w:rsid w:val="00E87649"/>
    <w:rsid w:val="00E90540"/>
    <w:rsid w:val="00E91329"/>
    <w:rsid w:val="00E92ED6"/>
    <w:rsid w:val="00E96FE2"/>
    <w:rsid w:val="00E970E1"/>
    <w:rsid w:val="00EA08BF"/>
    <w:rsid w:val="00EA1B99"/>
    <w:rsid w:val="00EA2A44"/>
    <w:rsid w:val="00EA3CD2"/>
    <w:rsid w:val="00EA4B8A"/>
    <w:rsid w:val="00EA7374"/>
    <w:rsid w:val="00EB0ED2"/>
    <w:rsid w:val="00EB1109"/>
    <w:rsid w:val="00EB27BE"/>
    <w:rsid w:val="00EB4FCE"/>
    <w:rsid w:val="00EC03D0"/>
    <w:rsid w:val="00EC10DB"/>
    <w:rsid w:val="00EC23A9"/>
    <w:rsid w:val="00EC4793"/>
    <w:rsid w:val="00EC527D"/>
    <w:rsid w:val="00EC57A7"/>
    <w:rsid w:val="00EC68F0"/>
    <w:rsid w:val="00EC77FA"/>
    <w:rsid w:val="00ED0714"/>
    <w:rsid w:val="00ED0905"/>
    <w:rsid w:val="00ED1B35"/>
    <w:rsid w:val="00ED280E"/>
    <w:rsid w:val="00ED6207"/>
    <w:rsid w:val="00ED6B86"/>
    <w:rsid w:val="00ED73E8"/>
    <w:rsid w:val="00ED74C5"/>
    <w:rsid w:val="00EE2D9F"/>
    <w:rsid w:val="00EE380E"/>
    <w:rsid w:val="00EE43E2"/>
    <w:rsid w:val="00EE5527"/>
    <w:rsid w:val="00EF1135"/>
    <w:rsid w:val="00EF4FAB"/>
    <w:rsid w:val="00EF68BE"/>
    <w:rsid w:val="00F0087D"/>
    <w:rsid w:val="00F01844"/>
    <w:rsid w:val="00F026E9"/>
    <w:rsid w:val="00F02ADF"/>
    <w:rsid w:val="00F02AEA"/>
    <w:rsid w:val="00F03D7E"/>
    <w:rsid w:val="00F04333"/>
    <w:rsid w:val="00F06DB9"/>
    <w:rsid w:val="00F06FD4"/>
    <w:rsid w:val="00F1018A"/>
    <w:rsid w:val="00F104E7"/>
    <w:rsid w:val="00F14619"/>
    <w:rsid w:val="00F147FB"/>
    <w:rsid w:val="00F14C08"/>
    <w:rsid w:val="00F16825"/>
    <w:rsid w:val="00F201C5"/>
    <w:rsid w:val="00F21239"/>
    <w:rsid w:val="00F22670"/>
    <w:rsid w:val="00F2581D"/>
    <w:rsid w:val="00F27F77"/>
    <w:rsid w:val="00F313F6"/>
    <w:rsid w:val="00F318AE"/>
    <w:rsid w:val="00F32542"/>
    <w:rsid w:val="00F335FF"/>
    <w:rsid w:val="00F340F4"/>
    <w:rsid w:val="00F355F1"/>
    <w:rsid w:val="00F4293B"/>
    <w:rsid w:val="00F45490"/>
    <w:rsid w:val="00F45921"/>
    <w:rsid w:val="00F46343"/>
    <w:rsid w:val="00F479A5"/>
    <w:rsid w:val="00F5186F"/>
    <w:rsid w:val="00F52F4E"/>
    <w:rsid w:val="00F56CF6"/>
    <w:rsid w:val="00F56D86"/>
    <w:rsid w:val="00F61E09"/>
    <w:rsid w:val="00F62149"/>
    <w:rsid w:val="00F621E4"/>
    <w:rsid w:val="00F63A85"/>
    <w:rsid w:val="00F63DB6"/>
    <w:rsid w:val="00F64056"/>
    <w:rsid w:val="00F714E4"/>
    <w:rsid w:val="00F71ABB"/>
    <w:rsid w:val="00F741B0"/>
    <w:rsid w:val="00F74953"/>
    <w:rsid w:val="00F8220C"/>
    <w:rsid w:val="00F8472F"/>
    <w:rsid w:val="00F9118E"/>
    <w:rsid w:val="00F91938"/>
    <w:rsid w:val="00F91E4C"/>
    <w:rsid w:val="00F92E4F"/>
    <w:rsid w:val="00F936DF"/>
    <w:rsid w:val="00F948D4"/>
    <w:rsid w:val="00F95482"/>
    <w:rsid w:val="00F97596"/>
    <w:rsid w:val="00FA0119"/>
    <w:rsid w:val="00FA02C9"/>
    <w:rsid w:val="00FA232A"/>
    <w:rsid w:val="00FA282F"/>
    <w:rsid w:val="00FA31C9"/>
    <w:rsid w:val="00FA36C7"/>
    <w:rsid w:val="00FA57C3"/>
    <w:rsid w:val="00FB03ED"/>
    <w:rsid w:val="00FB3B9B"/>
    <w:rsid w:val="00FB4611"/>
    <w:rsid w:val="00FB4CC5"/>
    <w:rsid w:val="00FB59CD"/>
    <w:rsid w:val="00FB65AE"/>
    <w:rsid w:val="00FB7BC9"/>
    <w:rsid w:val="00FC370E"/>
    <w:rsid w:val="00FC39F5"/>
    <w:rsid w:val="00FC7B80"/>
    <w:rsid w:val="00FD1295"/>
    <w:rsid w:val="00FD235D"/>
    <w:rsid w:val="00FD2B63"/>
    <w:rsid w:val="00FD35C7"/>
    <w:rsid w:val="00FD46BB"/>
    <w:rsid w:val="00FD69E0"/>
    <w:rsid w:val="00FE0FEE"/>
    <w:rsid w:val="00FE4C01"/>
    <w:rsid w:val="00FE6B3C"/>
    <w:rsid w:val="00FE6E0D"/>
    <w:rsid w:val="00FF1841"/>
    <w:rsid w:val="00FF361A"/>
    <w:rsid w:val="00FF41C7"/>
    <w:rsid w:val="00FF5ADB"/>
    <w:rsid w:val="00FF62F5"/>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53963">
      <w:bodyDiv w:val="1"/>
      <w:marLeft w:val="0"/>
      <w:marRight w:val="0"/>
      <w:marTop w:val="0"/>
      <w:marBottom w:val="0"/>
      <w:divBdr>
        <w:top w:val="none" w:sz="0" w:space="0" w:color="auto"/>
        <w:left w:val="none" w:sz="0" w:space="0" w:color="auto"/>
        <w:bottom w:val="none" w:sz="0" w:space="0" w:color="auto"/>
        <w:right w:val="none" w:sz="0" w:space="0" w:color="auto"/>
      </w:divBdr>
    </w:div>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3775130">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535774864">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10" Type="http://schemas.openxmlformats.org/officeDocument/2006/relationships/image" Target="media/image2.jpg"/><Relationship Id="rId19" Type="http://schemas.openxmlformats.org/officeDocument/2006/relationships/image" Target="media/image11.png"/><Relationship Id="rId31" Type="http://schemas.openxmlformats.org/officeDocument/2006/relationships/hyperlink" Target="https://github.com/OpenMined/PySyf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90</TotalTime>
  <Pages>38</Pages>
  <Words>21244</Words>
  <Characters>121095</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42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1196</cp:revision>
  <dcterms:created xsi:type="dcterms:W3CDTF">2024-07-13T21:48:00Z</dcterms:created>
  <dcterms:modified xsi:type="dcterms:W3CDTF">2024-08-03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lg3n4XlH"/&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